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6EC3887B" w:rsidR="002F5234" w:rsidRPr="00F47CA8" w:rsidRDefault="00695730" w:rsidP="004D755B">
      <w:pPr>
        <w:spacing w:line="480" w:lineRule="auto"/>
        <w:rPr>
          <w:rFonts w:ascii="Times New Roman" w:hAnsi="Times New Roman" w:cs="Times New Roman"/>
          <w:b/>
          <w:sz w:val="32"/>
          <w:szCs w:val="32"/>
        </w:rPr>
      </w:pPr>
      <w:bookmarkStart w:id="0" w:name="_GoBack"/>
      <w:bookmarkEnd w:id="0"/>
      <w:commentRangeStart w:id="1"/>
      <w:del w:id="2" w:author="James Santangelo" w:date="2018-03-13T08:25:00Z">
        <w:r w:rsidRPr="00F47CA8" w:rsidDel="00A95C65">
          <w:rPr>
            <w:rFonts w:ascii="Times New Roman" w:hAnsi="Times New Roman" w:cs="Times New Roman"/>
            <w:b/>
            <w:sz w:val="32"/>
            <w:szCs w:val="32"/>
          </w:rPr>
          <w:delText xml:space="preserve">Urban </w:delText>
        </w:r>
      </w:del>
      <w:ins w:id="3" w:author="James Santangelo" w:date="2018-03-13T08:25:00Z">
        <w:r w:rsidR="00A95C65">
          <w:rPr>
            <w:rFonts w:ascii="Times New Roman" w:hAnsi="Times New Roman" w:cs="Times New Roman"/>
            <w:b/>
            <w:sz w:val="32"/>
            <w:szCs w:val="32"/>
          </w:rPr>
          <w:t>Modern</w:t>
        </w:r>
        <w:r w:rsidR="00A95C65" w:rsidRPr="00F47CA8">
          <w:rPr>
            <w:rFonts w:ascii="Times New Roman" w:hAnsi="Times New Roman" w:cs="Times New Roman"/>
            <w:b/>
            <w:sz w:val="32"/>
            <w:szCs w:val="32"/>
          </w:rPr>
          <w:t xml:space="preserve"> </w:t>
        </w:r>
        <w:commentRangeEnd w:id="1"/>
        <w:r w:rsidR="00A95C65">
          <w:rPr>
            <w:rStyle w:val="CommentReference"/>
          </w:rPr>
          <w:commentReference w:id="1"/>
        </w:r>
      </w:ins>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Rob W. 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1D6AB491"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cyanogenesis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r w:rsidR="006351F8" w:rsidRPr="00F218BC">
        <w:rPr>
          <w:rFonts w:ascii="Times New Roman" w:eastAsia="Times New Roman" w:hAnsi="Times New Roman" w:cs="Times New Roman"/>
          <w:i/>
          <w:iCs/>
          <w:color w:val="000000" w:themeColor="text1"/>
        </w:rPr>
        <w:t>Trifolium repens</w:t>
      </w:r>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w:t>
      </w:r>
      <w:r w:rsidR="006351F8" w:rsidRPr="006C5BE3">
        <w:rPr>
          <w:rFonts w:ascii="Times New Roman" w:eastAsia="Times New Roman" w:hAnsi="Times New Roman" w:cs="Times New Roman"/>
          <w:color w:val="000000" w:themeColor="text1"/>
        </w:rPr>
        <w:t xml:space="preserve">deterministic adaptive changes in the phenotype. </w:t>
      </w:r>
      <w:r w:rsidR="006351F8" w:rsidRPr="00DD20C5">
        <w:rPr>
          <w:rFonts w:ascii="Times New Roman" w:eastAsia="Times New Roman" w:hAnsi="Times New Roman" w:cs="Times New Roman"/>
          <w:color w:val="000000" w:themeColor="text1"/>
        </w:rPr>
        <w:t xml:space="preserve">Studies of heritable phenotypic change in urban populations </w:t>
      </w:r>
      <w:ins w:id="4" w:author="James Santangelo" w:date="2018-03-21T12:29:00Z">
        <w:r w:rsidR="006C5BE3" w:rsidRPr="006C5BE3">
          <w:rPr>
            <w:rFonts w:ascii="Times New Roman" w:hAnsi="Times New Roman" w:cs="Times New Roman"/>
            <w:rPrChange w:id="5" w:author="James Santangelo" w:date="2018-03-21T12:29:00Z">
              <w:rPr/>
            </w:rPrChange>
          </w:rPr>
          <w:t>should generate null models of phenotypic change based on the genetic architecture underlying focal traits</w:t>
        </w:r>
      </w:ins>
      <w:del w:id="6" w:author="James Santangelo" w:date="2018-03-21T12:29:00Z">
        <w:r w:rsidR="006351F8" w:rsidRPr="006C5BE3" w:rsidDel="006C5BE3">
          <w:rPr>
            <w:rFonts w:ascii="Times New Roman" w:eastAsia="Times New Roman" w:hAnsi="Times New Roman" w:cs="Times New Roman"/>
            <w:color w:val="000000" w:themeColor="text1"/>
          </w:rPr>
          <w:delText>should take explicit consideration of the genetic architecture underlying focal traits</w:delText>
        </w:r>
      </w:del>
      <w:ins w:id="7" w:author="James Santangelo" w:date="2018-03-16T09:14:00Z">
        <w:r w:rsidR="00352E2B" w:rsidRPr="006C5BE3">
          <w:rPr>
            <w:rFonts w:ascii="Times New Roman" w:eastAsia="Times New Roman" w:hAnsi="Times New Roman" w:cs="Times New Roman"/>
            <w:color w:val="000000" w:themeColor="text1"/>
          </w:rPr>
          <w:t xml:space="preserve"> </w:t>
        </w:r>
      </w:ins>
      <w:del w:id="8" w:author="James Santangelo" w:date="2018-03-21T12:31:00Z">
        <w:r w:rsidR="006351F8" w:rsidDel="00DD20C5">
          <w:rPr>
            <w:rFonts w:ascii="Times New Roman" w:eastAsia="Times New Roman" w:hAnsi="Times New Roman" w:cs="Times New Roman"/>
            <w:color w:val="000000" w:themeColor="text1"/>
          </w:rPr>
          <w:delText xml:space="preserve"> </w:delText>
        </w:r>
      </w:del>
      <w:r w:rsidR="006351F8">
        <w:rPr>
          <w:rFonts w:ascii="Times New Roman" w:eastAsia="Times New Roman" w:hAnsi="Times New Roman" w:cs="Times New Roman"/>
          <w:color w:val="000000" w:themeColor="text1"/>
        </w:rPr>
        <w:t>prior to invoking selection’s role in generating adaptive differentiation</w:t>
      </w:r>
      <w:commentRangeStart w:id="9"/>
      <w:commentRangeStart w:id="10"/>
      <w:commentRangeStart w:id="11"/>
      <w:commentRangeStart w:id="12"/>
      <w:r w:rsidR="006351F8">
        <w:rPr>
          <w:rFonts w:ascii="Times New Roman" w:eastAsia="Times New Roman" w:hAnsi="Times New Roman" w:cs="Times New Roman"/>
          <w:color w:val="000000" w:themeColor="text1"/>
        </w:rPr>
        <w:t>.</w:t>
      </w:r>
      <w:commentRangeEnd w:id="9"/>
      <w:r w:rsidR="00DD20C5">
        <w:rPr>
          <w:rStyle w:val="CommentReference"/>
        </w:rPr>
        <w:commentReference w:id="9"/>
      </w:r>
      <w:commentRangeEnd w:id="10"/>
      <w:r w:rsidR="00DD20C5">
        <w:rPr>
          <w:rStyle w:val="CommentReference"/>
        </w:rPr>
        <w:commentReference w:id="10"/>
      </w:r>
      <w:commentRangeEnd w:id="11"/>
      <w:r w:rsidR="00DD20C5">
        <w:rPr>
          <w:rStyle w:val="CommentReference"/>
        </w:rPr>
        <w:commentReference w:id="11"/>
      </w:r>
      <w:commentRangeEnd w:id="12"/>
      <w:r w:rsidR="00631F5F">
        <w:rPr>
          <w:rStyle w:val="CommentReference"/>
        </w:rPr>
        <w:commentReference w:id="12"/>
      </w:r>
      <w:r w:rsidR="006351F8">
        <w:rPr>
          <w:rFonts w:ascii="Times New Roman" w:eastAsia="Times New Roman" w:hAnsi="Times New Roman" w:cs="Times New Roman"/>
          <w:color w:val="000000" w:themeColor="text1"/>
        </w:rPr>
        <w:t xml:space="preserve">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17E0B102"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 xml:space="preserve">If </w:t>
      </w:r>
      <w:del w:id="13" w:author="Rob Ness" w:date="2018-03-21T11:11:00Z">
        <w:r w:rsidRPr="007C21D0" w:rsidDel="009D1711">
          <w:rPr>
            <w:rFonts w:ascii="Times New Roman" w:hAnsi="Times New Roman" w:cs="Times New Roman"/>
          </w:rPr>
          <w:delText>parallel</w:delText>
        </w:r>
        <w:r w:rsidR="006351F8" w:rsidDel="009D1711">
          <w:rPr>
            <w:rFonts w:ascii="Times New Roman" w:hAnsi="Times New Roman" w:cs="Times New Roman"/>
          </w:rPr>
          <w:delText xml:space="preserve"> clines</w:delText>
        </w:r>
        <w:r w:rsidRPr="007C21D0" w:rsidDel="009D1711">
          <w:rPr>
            <w:rFonts w:ascii="Times New Roman" w:hAnsi="Times New Roman" w:cs="Times New Roman"/>
          </w:rPr>
          <w:delText xml:space="preserve"> </w:delText>
        </w:r>
      </w:del>
      <w:ins w:id="14" w:author="James Santangelo" w:date="2018-03-13T09:21:00Z">
        <w:del w:id="15" w:author="Rob Ness" w:date="2018-03-21T11:11:00Z">
          <w:r w:rsidR="006F371D" w:rsidDel="009D1711">
            <w:rPr>
              <w:rFonts w:ascii="Times New Roman" w:hAnsi="Times New Roman" w:cs="Times New Roman"/>
            </w:rPr>
            <w:delText xml:space="preserve">(i.e. </w:delText>
          </w:r>
        </w:del>
        <w:r w:rsidR="006F371D" w:rsidRPr="00353D38">
          <w:rPr>
            <w:rFonts w:ascii="Times New Roman" w:hAnsi="Times New Roman" w:cs="Times New Roman"/>
          </w:rPr>
          <w:t>multiple independent clines in the same direction</w:t>
        </w:r>
      </w:ins>
      <w:ins w:id="16" w:author="Rob Ness" w:date="2018-03-21T11:11:00Z">
        <w:r w:rsidR="009D1711">
          <w:rPr>
            <w:rFonts w:ascii="Times New Roman" w:hAnsi="Times New Roman" w:cs="Times New Roman"/>
          </w:rPr>
          <w:t xml:space="preserve">. (i.e. </w:t>
        </w:r>
        <w:r w:rsidR="009D1711" w:rsidRPr="007C21D0">
          <w:rPr>
            <w:rFonts w:ascii="Times New Roman" w:hAnsi="Times New Roman" w:cs="Times New Roman"/>
          </w:rPr>
          <w:t>parallel</w:t>
        </w:r>
        <w:r w:rsidR="009D1711">
          <w:rPr>
            <w:rFonts w:ascii="Times New Roman" w:hAnsi="Times New Roman" w:cs="Times New Roman"/>
          </w:rPr>
          <w:t xml:space="preserve"> clines</w:t>
        </w:r>
      </w:ins>
      <w:ins w:id="17" w:author="James Santangelo" w:date="2018-03-13T09:21:00Z">
        <w:r w:rsidR="006F371D">
          <w:rPr>
            <w:rFonts w:ascii="Times New Roman" w:hAnsi="Times New Roman" w:cs="Times New Roman"/>
          </w:rPr>
          <w:t>)</w:t>
        </w:r>
        <w:r w:rsidR="006F371D" w:rsidRPr="007C21D0">
          <w:rPr>
            <w:rFonts w:ascii="Times New Roman" w:hAnsi="Times New Roman" w:cs="Times New Roman"/>
          </w:rPr>
          <w:t xml:space="preserve"> </w:t>
        </w:r>
      </w:ins>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w:t>
      </w:r>
      <w:del w:id="18" w:author="James Santangelo" w:date="2018-03-13T09:21:00Z">
        <w:r w:rsidR="00695730" w:rsidRPr="00353D38" w:rsidDel="006F371D">
          <w:rPr>
            <w:rFonts w:ascii="Times New Roman" w:hAnsi="Times New Roman" w:cs="Times New Roman"/>
          </w:rPr>
          <w:delText xml:space="preserve">multiple independent clines in the same direction </w:delText>
        </w:r>
      </w:del>
      <w:del w:id="19" w:author="James Santangelo" w:date="2018-03-13T09:22:00Z">
        <w:r w:rsidR="00695730" w:rsidRPr="00353D38" w:rsidDel="006F371D">
          <w:rPr>
            <w:rFonts w:ascii="Times New Roman" w:hAnsi="Times New Roman" w:cs="Times New Roman"/>
          </w:rPr>
          <w:delText xml:space="preserve">(i.e. </w:delText>
        </w:r>
      </w:del>
      <w:r w:rsidR="00695730" w:rsidRPr="00353D38">
        <w:rPr>
          <w:rFonts w:ascii="Times New Roman" w:hAnsi="Times New Roman" w:cs="Times New Roman"/>
        </w:rPr>
        <w:t>parallel clines</w:t>
      </w:r>
      <w:del w:id="20" w:author="James Santangelo" w:date="2018-03-13T09:22:00Z">
        <w:r w:rsidR="00695730" w:rsidRPr="00353D38" w:rsidDel="006F371D">
          <w:rPr>
            <w:rFonts w:ascii="Times New Roman" w:hAnsi="Times New Roman" w:cs="Times New Roman"/>
          </w:rPr>
          <w:delText>)</w:delText>
        </w:r>
      </w:del>
      <w:r w:rsidR="00695730" w:rsidRPr="00353D38">
        <w:rPr>
          <w:rFonts w:ascii="Times New Roman" w:hAnsi="Times New Roman" w:cs="Times New Roman"/>
        </w:rPr>
        <w:t xml:space="preserve">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epistatically </w:t>
      </w:r>
      <w:r w:rsidR="00695730" w:rsidRPr="00353D38">
        <w:rPr>
          <w:rFonts w:ascii="Times New Roman" w:hAnsi="Times New Roman" w:cs="Times New Roman"/>
        </w:rPr>
        <w:t xml:space="preserve">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r w:rsidR="007C21D0" w:rsidRPr="007C21D0">
        <w:rPr>
          <w:rFonts w:ascii="Times New Roman" w:hAnsi="Times New Roman" w:cs="Times New Roman"/>
          <w:i/>
        </w:rPr>
        <w:t>Plethodon cinereus</w:t>
      </w:r>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2093687F"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w:t>
      </w:r>
      <w:del w:id="21" w:author="James Santangelo" w:date="2018-03-13T08:34:00Z">
        <w:r w:rsidRPr="00353D38" w:rsidDel="00A95C65">
          <w:rPr>
            <w:rFonts w:ascii="Times New Roman" w:hAnsi="Times New Roman" w:cs="Times New Roman"/>
          </w:rPr>
          <w:delText xml:space="preserve">consider </w:delText>
        </w:r>
      </w:del>
      <w:ins w:id="22" w:author="James Santangelo" w:date="2018-03-13T08:34:00Z">
        <w:r w:rsidR="00A95C65">
          <w:rPr>
            <w:rFonts w:ascii="Times New Roman" w:hAnsi="Times New Roman" w:cs="Times New Roman"/>
          </w:rPr>
          <w:t>investigate</w:t>
        </w:r>
        <w:r w:rsidR="00A95C65" w:rsidRPr="00353D38">
          <w:rPr>
            <w:rFonts w:ascii="Times New Roman" w:hAnsi="Times New Roman" w:cs="Times New Roman"/>
          </w:rPr>
          <w:t xml:space="preserve"> </w:t>
        </w:r>
      </w:ins>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which is especially likely given the epistatic genetic architecture underlying cyanogenesis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w:t>
      </w:r>
      <w:del w:id="23" w:author="James Santangelo" w:date="2018-03-21T12:35:00Z">
        <w:r w:rsidR="00AA400F" w:rsidDel="00DD20C5">
          <w:rPr>
            <w:rFonts w:ascii="Times New Roman" w:hAnsi="Times New Roman" w:cs="Times New Roman"/>
          </w:rPr>
          <w:delText>our results in the context of the</w:delText>
        </w:r>
      </w:del>
      <w:ins w:id="24" w:author="James Santangelo" w:date="2018-03-21T12:35:00Z">
        <w:r w:rsidR="00DD20C5">
          <w:rPr>
            <w:rFonts w:ascii="Times New Roman" w:hAnsi="Times New Roman" w:cs="Times New Roman"/>
          </w:rPr>
          <w:t>the role of adaptive and non-adaptive evolutionary processes in the</w:t>
        </w:r>
      </w:ins>
      <w:r w:rsidR="00AA400F">
        <w:rPr>
          <w:rFonts w:ascii="Times New Roman" w:hAnsi="Times New Roman" w:cs="Times New Roman"/>
        </w:rPr>
        <w:t xml:space="preserve"> evolution of cyanogenesis clines in white clover </w:t>
      </w:r>
      <w:r w:rsidR="006351F8">
        <w:rPr>
          <w:rFonts w:ascii="Times New Roman" w:hAnsi="Times New Roman" w:cs="Times New Roman"/>
        </w:rPr>
        <w:lastRenderedPageBreak/>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FCCB3F4"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del w:id="25" w:author="James Santangelo" w:date="2018-03-13T11:56:00Z">
        <w:r w:rsidRPr="00353D38" w:rsidDel="00E246AC">
          <w:rPr>
            <w:rFonts w:ascii="Times New Roman" w:hAnsi="Times New Roman" w:cs="Times New Roman"/>
          </w:rPr>
          <w:delText xml:space="preserve">HCN </w:delText>
        </w:r>
      </w:del>
      <w:ins w:id="26" w:author="James Santangelo" w:date="2018-03-13T11:56:00Z">
        <w:r w:rsidR="00E246AC">
          <w:rPr>
            <w:rFonts w:ascii="Times New Roman" w:hAnsi="Times New Roman" w:cs="Times New Roman"/>
          </w:rPr>
          <w:t>alleles at loci underlying cyanogenesis (i.</w:t>
        </w:r>
      </w:ins>
      <w:ins w:id="27" w:author="James Santangelo" w:date="2018-03-13T11:57:00Z">
        <w:r w:rsidR="00E246AC">
          <w:rPr>
            <w:rFonts w:ascii="Times New Roman" w:hAnsi="Times New Roman" w:cs="Times New Roman"/>
          </w:rPr>
          <w:t>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ins>
      <w:ins w:id="28" w:author="James Santangelo" w:date="2018-03-13T11:56:00Z">
        <w:r w:rsidR="00E246AC" w:rsidRPr="00353D38">
          <w:rPr>
            <w:rFonts w:ascii="Times New Roman" w:hAnsi="Times New Roman" w:cs="Times New Roman"/>
          </w:rPr>
          <w:t xml:space="preserve"> </w:t>
        </w:r>
      </w:ins>
      <w:r w:rsidRPr="00353D38">
        <w:rPr>
          <w:rFonts w:ascii="Times New Roman" w:hAnsi="Times New Roman" w:cs="Times New Roman"/>
        </w:rPr>
        <w:t xml:space="preserve">within populations through time and across space. </w:t>
      </w:r>
      <w:ins w:id="29" w:author="James Santangelo" w:date="2018-03-13T12:31:00Z">
        <w:r w:rsidR="00E5254F">
          <w:rPr>
            <w:rFonts w:ascii="Times New Roman" w:hAnsi="Times New Roman" w:cs="Times New Roman"/>
          </w:rPr>
          <w:t xml:space="preserve">The frequency of HCN </w:t>
        </w:r>
      </w:ins>
      <w:ins w:id="30" w:author="James Santangelo" w:date="2018-03-16T09:10:00Z">
        <w:r w:rsidR="00997DCC">
          <w:rPr>
            <w:rFonts w:ascii="Times New Roman" w:hAnsi="Times New Roman" w:cs="Times New Roman"/>
          </w:rPr>
          <w:t>within each population is</w:t>
        </w:r>
      </w:ins>
      <w:ins w:id="31" w:author="James Santangelo" w:date="2018-03-13T12:33:00Z">
        <w:r w:rsidR="00E5254F">
          <w:rPr>
            <w:rFonts w:ascii="Times New Roman" w:hAnsi="Times New Roman" w:cs="Times New Roman"/>
          </w:rPr>
          <w:t xml:space="preserve"> </w:t>
        </w:r>
      </w:ins>
      <w:ins w:id="32" w:author="James Santangelo" w:date="2018-03-16T09:10:00Z">
        <w:r w:rsidR="00997DCC">
          <w:rPr>
            <w:rFonts w:ascii="Times New Roman" w:hAnsi="Times New Roman" w:cs="Times New Roman"/>
          </w:rPr>
          <w:t>easily</w:t>
        </w:r>
      </w:ins>
      <w:ins w:id="33" w:author="James Santangelo" w:date="2018-03-13T12:31:00Z">
        <w:r w:rsidR="00E5254F">
          <w:rPr>
            <w:rFonts w:ascii="Times New Roman" w:hAnsi="Times New Roman" w:cs="Times New Roman"/>
          </w:rPr>
          <w:t xml:space="preserve"> calculated from the frequency of recessive alleles at underlying loci as: 1 </w:t>
        </w:r>
      </w:ins>
      <w:ins w:id="34" w:author="James Santangelo" w:date="2018-03-13T12:33:00Z">
        <w:r w:rsidR="00E5254F">
          <w:rPr>
            <w:rFonts w:ascii="Times New Roman" w:hAnsi="Times New Roman" w:cs="Times New Roman"/>
          </w:rPr>
          <w:t>–</w:t>
        </w:r>
      </w:ins>
      <w:ins w:id="35" w:author="James Santangelo" w:date="2018-03-13T12:31:00Z">
        <w:r w:rsidR="00E5254F">
          <w:rPr>
            <w:rFonts w:ascii="Times New Roman" w:hAnsi="Times New Roman" w:cs="Times New Roman"/>
          </w:rPr>
          <w:t xml:space="preserve"> </w:t>
        </w:r>
      </w:ins>
      <w:ins w:id="36" w:author="James Santangelo" w:date="2018-03-13T12:34:00Z">
        <w:r w:rsidR="00E5254F">
          <w:rPr>
            <w:rFonts w:ascii="Times New Roman" w:hAnsi="Times New Roman" w:cs="Times New Roman"/>
          </w:rPr>
          <w:t>[</w:t>
        </w:r>
      </w:ins>
      <w:ins w:id="37" w:author="James Santangelo" w:date="2018-03-13T12:32:00Z">
        <w:r w:rsidR="00E5254F">
          <w:rPr>
            <w:rFonts w:ascii="Times New Roman" w:hAnsi="Times New Roman" w:cs="Times New Roman"/>
          </w:rPr>
          <w:t>q</w:t>
        </w:r>
      </w:ins>
      <w:ins w:id="38" w:author="James Santangelo" w:date="2018-03-13T12:33:00Z">
        <w:r w:rsidR="00E5254F">
          <w:rPr>
            <w:rFonts w:ascii="Times New Roman" w:hAnsi="Times New Roman" w:cs="Times New Roman"/>
            <w:vertAlign w:val="subscript"/>
          </w:rPr>
          <w:t>CYP</w:t>
        </w:r>
      </w:ins>
      <w:ins w:id="39" w:author="James Santangelo" w:date="2018-03-13T12:32:00Z">
        <w:r w:rsidR="00E5254F" w:rsidRPr="00E5254F">
          <w:rPr>
            <w:rFonts w:ascii="Times New Roman" w:hAnsi="Times New Roman" w:cs="Times New Roman"/>
            <w:vertAlign w:val="superscript"/>
            <w:rPrChange w:id="40"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q</w:t>
        </w:r>
      </w:ins>
      <w:ins w:id="41" w:author="James Santangelo" w:date="2018-03-13T12:33:00Z">
        <w:r w:rsidR="00E5254F">
          <w:rPr>
            <w:rFonts w:ascii="Times New Roman" w:hAnsi="Times New Roman" w:cs="Times New Roman"/>
            <w:vertAlign w:val="subscript"/>
          </w:rPr>
          <w:t>Li</w:t>
        </w:r>
      </w:ins>
      <w:ins w:id="42" w:author="James Santangelo" w:date="2018-03-13T12:32:00Z">
        <w:r w:rsidR="00E5254F" w:rsidRPr="00E5254F">
          <w:rPr>
            <w:rFonts w:ascii="Times New Roman" w:hAnsi="Times New Roman" w:cs="Times New Roman"/>
          </w:rPr>
          <w:t xml:space="preserve"> </w:t>
        </w:r>
        <w:r w:rsidR="00E5254F" w:rsidRPr="00E5254F">
          <w:rPr>
            <w:rFonts w:ascii="Times New Roman" w:hAnsi="Times New Roman" w:cs="Times New Roman"/>
            <w:vertAlign w:val="superscript"/>
            <w:rPrChange w:id="43"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q</w:t>
        </w:r>
      </w:ins>
      <w:ins w:id="44" w:author="James Santangelo" w:date="2018-03-13T12:33:00Z">
        <w:r w:rsidR="00E5254F">
          <w:rPr>
            <w:rFonts w:ascii="Times New Roman" w:hAnsi="Times New Roman" w:cs="Times New Roman"/>
            <w:vertAlign w:val="subscript"/>
          </w:rPr>
          <w:t>CYP</w:t>
        </w:r>
      </w:ins>
      <w:ins w:id="45" w:author="James Santangelo" w:date="2018-03-13T12:32:00Z">
        <w:r w:rsidR="00E5254F" w:rsidRPr="00E5254F">
          <w:rPr>
            <w:rFonts w:ascii="Times New Roman" w:hAnsi="Times New Roman" w:cs="Times New Roman"/>
            <w:vertAlign w:val="superscript"/>
            <w:rPrChange w:id="46" w:author="James Santangelo" w:date="2018-03-13T12:33:00Z">
              <w:rPr>
                <w:rFonts w:ascii="Times New Roman" w:hAnsi="Times New Roman" w:cs="Times New Roman"/>
              </w:rPr>
            </w:rPrChange>
          </w:rPr>
          <w:t>2</w:t>
        </w:r>
        <w:r w:rsidR="00997DCC">
          <w:rPr>
            <w:rFonts w:ascii="Times New Roman" w:hAnsi="Times New Roman" w:cs="Times New Roman"/>
          </w:rPr>
          <w:t xml:space="preserve"> </w:t>
        </w:r>
      </w:ins>
      <w:ins w:id="47" w:author="James Santangelo" w:date="2018-03-16T09:11:00Z">
        <w:r w:rsidR="00997DCC">
          <w:rPr>
            <w:rFonts w:ascii="Times New Roman" w:hAnsi="Times New Roman" w:cs="Times New Roman"/>
          </w:rPr>
          <w:t>×</w:t>
        </w:r>
      </w:ins>
      <w:ins w:id="48" w:author="James Santangelo" w:date="2018-03-13T12:32:00Z">
        <w:r w:rsidR="00E5254F" w:rsidRPr="00E5254F">
          <w:rPr>
            <w:rFonts w:ascii="Times New Roman" w:hAnsi="Times New Roman" w:cs="Times New Roman"/>
          </w:rPr>
          <w:t xml:space="preserve"> q</w:t>
        </w:r>
      </w:ins>
      <w:ins w:id="49" w:author="James Santangelo" w:date="2018-03-13T12:33:00Z">
        <w:r w:rsidR="00E5254F">
          <w:rPr>
            <w:rFonts w:ascii="Times New Roman" w:hAnsi="Times New Roman" w:cs="Times New Roman"/>
            <w:vertAlign w:val="subscript"/>
          </w:rPr>
          <w:t>Li</w:t>
        </w:r>
      </w:ins>
      <w:ins w:id="50" w:author="James Santangelo" w:date="2018-03-13T12:32:00Z">
        <w:r w:rsidR="00E5254F" w:rsidRPr="00E5254F">
          <w:rPr>
            <w:rFonts w:ascii="Times New Roman" w:hAnsi="Times New Roman" w:cs="Times New Roman"/>
            <w:vertAlign w:val="superscript"/>
            <w:rPrChange w:id="51" w:author="James Santangelo" w:date="2018-03-13T12:33:00Z">
              <w:rPr>
                <w:rFonts w:ascii="Times New Roman" w:hAnsi="Times New Roman" w:cs="Times New Roman"/>
              </w:rPr>
            </w:rPrChange>
          </w:rPr>
          <w:t>2</w:t>
        </w:r>
        <w:r w:rsidR="00E5254F" w:rsidRPr="00E5254F">
          <w:rPr>
            <w:rFonts w:ascii="Times New Roman" w:hAnsi="Times New Roman" w:cs="Times New Roman"/>
          </w:rPr>
          <w:t>)</w:t>
        </w:r>
      </w:ins>
      <w:ins w:id="52" w:author="James Santangelo" w:date="2018-03-13T12:34:00Z">
        <w:r w:rsidR="00E5254F">
          <w:rPr>
            <w:rFonts w:ascii="Times New Roman" w:hAnsi="Times New Roman" w:cs="Times New Roman"/>
          </w:rPr>
          <w:t>], where q</w:t>
        </w:r>
        <w:r w:rsidR="00E5254F">
          <w:rPr>
            <w:rFonts w:ascii="Times New Roman" w:hAnsi="Times New Roman" w:cs="Times New Roman"/>
            <w:vertAlign w:val="subscript"/>
          </w:rPr>
          <w:t>CYP</w:t>
        </w:r>
      </w:ins>
      <w:ins w:id="53" w:author="James Santangelo" w:date="2018-03-13T11:57:00Z">
        <w:r w:rsidR="009152C4">
          <w:rPr>
            <w:rFonts w:ascii="Times New Roman" w:hAnsi="Times New Roman" w:cs="Times New Roman"/>
          </w:rPr>
          <w:t xml:space="preserve"> </w:t>
        </w:r>
      </w:ins>
      <w:ins w:id="54" w:author="James Santangelo" w:date="2018-03-13T12:34:00Z">
        <w:r w:rsidR="00E5254F">
          <w:rPr>
            <w:rFonts w:ascii="Times New Roman" w:hAnsi="Times New Roman" w:cs="Times New Roman"/>
          </w:rPr>
          <w:t xml:space="preserve">and </w:t>
        </w:r>
        <w:r w:rsidR="00E5254F" w:rsidRPr="00E5254F">
          <w:rPr>
            <w:rFonts w:ascii="Times New Roman" w:hAnsi="Times New Roman" w:cs="Times New Roman"/>
          </w:rPr>
          <w:t>q</w:t>
        </w:r>
        <w:r w:rsidR="00E5254F">
          <w:rPr>
            <w:rFonts w:ascii="Times New Roman" w:hAnsi="Times New Roman" w:cs="Times New Roman"/>
            <w:vertAlign w:val="subscript"/>
          </w:rPr>
          <w:t>Li</w:t>
        </w:r>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E5254F">
          <w:rPr>
            <w:rFonts w:ascii="Times New Roman" w:hAnsi="Times New Roman" w:cs="Times New Roman"/>
            <w:i/>
            <w:rPrChange w:id="55" w:author="James Santangelo" w:date="2018-03-13T12:34:00Z">
              <w:rPr>
                <w:rFonts w:ascii="Times New Roman" w:hAnsi="Times New Roman" w:cs="Times New Roman"/>
              </w:rPr>
            </w:rPrChange>
          </w:rPr>
          <w:t>CYP79D15</w:t>
        </w:r>
        <w:r w:rsidR="00E5254F">
          <w:rPr>
            <w:rFonts w:ascii="Times New Roman" w:hAnsi="Times New Roman" w:cs="Times New Roman"/>
          </w:rPr>
          <w:t xml:space="preserve"> and </w:t>
        </w:r>
        <w:r w:rsidR="00E5254F" w:rsidRPr="00E5254F">
          <w:rPr>
            <w:rFonts w:ascii="Times New Roman" w:hAnsi="Times New Roman" w:cs="Times New Roman"/>
            <w:i/>
            <w:rPrChange w:id="56" w:author="James Santangelo" w:date="2018-03-13T12:34:00Z">
              <w:rPr>
                <w:rFonts w:ascii="Times New Roman" w:hAnsi="Times New Roman" w:cs="Times New Roman"/>
              </w:rPr>
            </w:rPrChange>
          </w:rPr>
          <w:t>Li</w:t>
        </w:r>
        <w:r w:rsidR="00E5254F">
          <w:rPr>
            <w:rFonts w:ascii="Times New Roman" w:hAnsi="Times New Roman" w:cs="Times New Roman"/>
          </w:rPr>
          <w:t xml:space="preserve">, respectively. </w:t>
        </w:r>
      </w:ins>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del w:id="57" w:author="James Santangelo" w:date="2018-03-13T17:33: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58" w:author="James Santangelo" w:date="2018-03-13T17:33:00Z">
        <w:r w:rsidR="00AD03D5">
          <w:rPr>
            <w:rFonts w:ascii="Times New Roman" w:hAnsi="Times New Roman" w:cs="Times New Roman"/>
          </w:rPr>
          <w:t xml:space="preserve">by Thompson </w:t>
        </w:r>
        <w:r w:rsidR="00AD03D5" w:rsidRPr="00AD03D5">
          <w:rPr>
            <w:rFonts w:ascii="Times New Roman" w:hAnsi="Times New Roman" w:cs="Times New Roman"/>
            <w:i/>
            <w:rPrChange w:id="59" w:author="James Santangelo" w:date="2018-03-13T17:34:00Z">
              <w:rPr>
                <w:rFonts w:ascii="Times New Roman" w:hAnsi="Times New Roman" w:cs="Times New Roman"/>
              </w:rPr>
            </w:rPrChange>
          </w:rPr>
          <w:t>et al.</w:t>
        </w:r>
        <w:r w:rsidR="00AD03D5">
          <w:rPr>
            <w:rFonts w:ascii="Times New Roman" w:hAnsi="Times New Roman" w:cs="Times New Roman"/>
          </w:rPr>
          <w:t xml:space="preserve"> (2016)</w:t>
        </w:r>
      </w:ins>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r w:rsidR="00D23EF8">
        <w:rPr>
          <w:rFonts w:ascii="Times New Roman" w:hAnsi="Times New Roman" w:cs="Times New Roman"/>
        </w:rPr>
        <w:t>S</w:t>
      </w:r>
      <w:r w:rsidR="00DF2266" w:rsidRPr="00353D38">
        <w:rPr>
          <w:rFonts w:ascii="Times New Roman" w:hAnsi="Times New Roman" w:cs="Times New Roman"/>
        </w:rPr>
        <w:t>1</w:t>
      </w:r>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0BCF7FD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able S2</w:t>
      </w:r>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clines in cyanogenesis</w:t>
      </w:r>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ays: (1) </w:t>
      </w:r>
      <w:ins w:id="60" w:author="James Santangelo" w:date="2018-03-13T08:37:00Z">
        <w:r w:rsidR="00A95C65">
          <w:rPr>
            <w:rFonts w:ascii="Times New Roman" w:hAnsi="Times New Roman" w:cs="Times New Roman"/>
          </w:rPr>
          <w:t>b</w:t>
        </w:r>
      </w:ins>
      <w:del w:id="61" w:author="James Santangelo" w:date="2018-03-13T08:37:00Z">
        <w:r w:rsidR="003970AC" w:rsidDel="00A95C65">
          <w:rPr>
            <w:rFonts w:ascii="Times New Roman" w:hAnsi="Times New Roman" w:cs="Times New Roman"/>
          </w:rPr>
          <w:delText>B</w:delText>
        </w:r>
      </w:del>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ins w:id="62" w:author="James Santangelo" w:date="2018-03-14T15:35:00Z">
        <w:r w:rsidR="00103111">
          <w:rPr>
            <w:rFonts w:ascii="Times New Roman" w:hAnsi="Times New Roman" w:cs="Times New Roman"/>
          </w:rPr>
          <w:t xml:space="preserve"> (figure S1)</w:t>
        </w:r>
      </w:ins>
      <w:r w:rsidR="004529BF">
        <w:rPr>
          <w:rFonts w:ascii="Times New Roman" w:hAnsi="Times New Roman" w:cs="Times New Roman"/>
        </w:rPr>
        <w:t xml:space="preserve">. </w:t>
      </w:r>
      <w:ins w:id="63" w:author="James Santangelo" w:date="2018-03-16T09:09:00Z">
        <w:r w:rsidR="00997DCC">
          <w:rPr>
            <w:rFonts w:ascii="Times New Roman" w:hAnsi="Times New Roman" w:cs="Times New Roman"/>
          </w:rPr>
          <w:t>W</w:t>
        </w:r>
      </w:ins>
      <w:del w:id="64" w:author="James Santangelo" w:date="2018-03-14T16:09:00Z">
        <w:r w:rsidR="004529BF" w:rsidDel="003A35C7">
          <w:rPr>
            <w:rFonts w:ascii="Times New Roman" w:hAnsi="Times New Roman" w:cs="Times New Roman"/>
          </w:rPr>
          <w:delText>W</w:delText>
        </w:r>
      </w:del>
      <w:r w:rsidR="004529BF">
        <w:rPr>
          <w:rFonts w:ascii="Times New Roman" w:hAnsi="Times New Roman" w:cs="Times New Roman"/>
        </w:rPr>
        <w:t>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ins w:id="65" w:author="James Santangelo" w:date="2018-03-13T16:50:00Z">
        <w:r w:rsidR="007F2757">
          <w:rPr>
            <w:rFonts w:ascii="Times New Roman" w:hAnsi="Times New Roman" w:cs="Times New Roman"/>
          </w:rPr>
          <w:t xml:space="preserve">methods: </w:t>
        </w:r>
      </w:ins>
      <w:r w:rsidR="00DE412A">
        <w:rPr>
          <w:rFonts w:ascii="Times New Roman" w:hAnsi="Times New Roman" w:cs="Times New Roman"/>
        </w:rPr>
        <w:t>text S1</w:t>
      </w:r>
      <w:ins w:id="66" w:author="James Santangelo" w:date="2018-03-13T16:50:00Z">
        <w:r w:rsidR="007F2757">
          <w:rPr>
            <w:rFonts w:ascii="Times New Roman" w:hAnsi="Times New Roman" w:cs="Times New Roman"/>
          </w:rPr>
          <w:t xml:space="preserve">; results: text </w:t>
        </w:r>
      </w:ins>
      <w:del w:id="67" w:author="James Santangelo" w:date="2018-03-13T16:50:00Z">
        <w:r w:rsidR="00DE412A" w:rsidDel="007F2757">
          <w:rPr>
            <w:rFonts w:ascii="Times New Roman" w:hAnsi="Times New Roman" w:cs="Times New Roman"/>
          </w:rPr>
          <w:delText xml:space="preserve"> and </w:delText>
        </w:r>
      </w:del>
      <w:r w:rsidR="00DE412A">
        <w:rPr>
          <w:rFonts w:ascii="Times New Roman" w:hAnsi="Times New Roman" w:cs="Times New Roman"/>
        </w:rPr>
        <w:t>S2</w:t>
      </w:r>
      <w:del w:id="68" w:author="James Santangelo" w:date="2018-03-13T16:50:00Z">
        <w:r w:rsidR="00DE412A" w:rsidDel="007F2757">
          <w:rPr>
            <w:rFonts w:ascii="Times New Roman" w:hAnsi="Times New Roman" w:cs="Times New Roman"/>
          </w:rPr>
          <w:delText>,</w:delText>
        </w:r>
      </w:del>
      <w:ins w:id="69" w:author="James Santangelo" w:date="2018-03-13T16:50:00Z">
        <w:r w:rsidR="007F2757">
          <w:rPr>
            <w:rFonts w:ascii="Times New Roman" w:hAnsi="Times New Roman" w:cs="Times New Roman"/>
          </w:rPr>
          <w:t>,</w:t>
        </w:r>
      </w:ins>
      <w:r w:rsidR="00DE412A">
        <w:rPr>
          <w:rFonts w:ascii="Times New Roman" w:hAnsi="Times New Roman" w:cs="Times New Roman"/>
        </w:rPr>
        <w:t xml:space="preserve"> figures S1</w:t>
      </w:r>
      <w:r w:rsidR="00EE30A8">
        <w:rPr>
          <w:rFonts w:ascii="Times New Roman" w:hAnsi="Times New Roman" w:cs="Times New Roman"/>
        </w:rPr>
        <w:t xml:space="preserve"> to </w:t>
      </w:r>
      <w:r w:rsidR="00DE412A">
        <w:rPr>
          <w:rFonts w:ascii="Times New Roman" w:hAnsi="Times New Roman" w:cs="Times New Roman"/>
        </w:rPr>
        <w:t>S</w:t>
      </w:r>
      <w:ins w:id="70" w:author="James Santangelo" w:date="2018-03-14T16:09:00Z">
        <w:r w:rsidR="003A35C7">
          <w:rPr>
            <w:rFonts w:ascii="Times New Roman" w:hAnsi="Times New Roman" w:cs="Times New Roman"/>
          </w:rPr>
          <w:t>5, figure S7</w:t>
        </w:r>
      </w:ins>
      <w:del w:id="71" w:author="James Santangelo" w:date="2018-03-14T16:09:00Z">
        <w:r w:rsidR="00DE412A" w:rsidDel="003A35C7">
          <w:rPr>
            <w:rFonts w:ascii="Times New Roman" w:hAnsi="Times New Roman" w:cs="Times New Roman"/>
          </w:rPr>
          <w:delText>3</w:delText>
        </w:r>
      </w:del>
      <w:r w:rsidR="00312922">
        <w:rPr>
          <w:rFonts w:ascii="Times New Roman" w:hAnsi="Times New Roman" w:cs="Times New Roman"/>
        </w:rPr>
        <w:t>). In addition, we focus our results on cases where the initial frequency of dominant alleles was 0.5, which resulted in the strongest clines, and consider the effects of initial allele frequency in the electronic supplementary material (text S3, figure S</w:t>
      </w:r>
      <w:ins w:id="72" w:author="James Santangelo" w:date="2018-03-14T16:10:00Z">
        <w:r w:rsidR="003A35C7">
          <w:rPr>
            <w:rFonts w:ascii="Times New Roman" w:hAnsi="Times New Roman" w:cs="Times New Roman"/>
          </w:rPr>
          <w:t>6</w:t>
        </w:r>
      </w:ins>
      <w:del w:id="73" w:author="James Santangelo" w:date="2018-03-14T16:10:00Z">
        <w:r w:rsidR="00DE412A" w:rsidDel="003A35C7">
          <w:rPr>
            <w:rFonts w:ascii="Times New Roman" w:hAnsi="Times New Roman" w:cs="Times New Roman"/>
          </w:rPr>
          <w:delText>4</w:delText>
        </w:r>
      </w:del>
      <w:r w:rsidR="00312922">
        <w:rPr>
          <w:rFonts w:ascii="Times New Roman" w:hAnsi="Times New Roman" w:cs="Times New Roman"/>
        </w:rPr>
        <w:t xml:space="preserve"> and S</w:t>
      </w:r>
      <w:ins w:id="74" w:author="James Santangelo" w:date="2018-03-14T16:10:00Z">
        <w:r w:rsidR="003A35C7">
          <w:rPr>
            <w:rFonts w:ascii="Times New Roman" w:hAnsi="Times New Roman" w:cs="Times New Roman"/>
          </w:rPr>
          <w:t>7</w:t>
        </w:r>
      </w:ins>
      <w:del w:id="75" w:author="James Santangelo" w:date="2018-03-14T16:10:00Z">
        <w:r w:rsidR="00DE412A" w:rsidDel="003A35C7">
          <w:rPr>
            <w:rFonts w:ascii="Times New Roman" w:hAnsi="Times New Roman" w:cs="Times New Roman"/>
          </w:rPr>
          <w:delText>5</w:delText>
        </w:r>
      </w:del>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16506E61" w:rsidR="00695730" w:rsidRPr="00AD564B" w:rsidDel="007F2757" w:rsidRDefault="00695730" w:rsidP="00000BA7">
      <w:pPr>
        <w:spacing w:line="360" w:lineRule="auto"/>
        <w:outlineLvl w:val="0"/>
        <w:rPr>
          <w:del w:id="76" w:author="James Santangelo" w:date="2018-03-13T16:47:00Z"/>
          <w:rFonts w:ascii="Times New Roman" w:hAnsi="Times New Roman" w:cs="Times New Roman"/>
          <w:u w:val="single"/>
        </w:rPr>
      </w:pPr>
      <w:del w:id="77" w:author="James Santangelo" w:date="2018-03-13T16:47:00Z">
        <w:r w:rsidRPr="00AD564B" w:rsidDel="007F2757">
          <w:rPr>
            <w:rFonts w:ascii="Times New Roman" w:hAnsi="Times New Roman" w:cs="Times New Roman"/>
            <w:u w:val="single"/>
          </w:rPr>
          <w:delText xml:space="preserve">Drift scenario 1: Gradient in </w:delText>
        </w:r>
        <w:r w:rsidR="00245592" w:rsidDel="007F2757">
          <w:rPr>
            <w:rFonts w:ascii="Times New Roman" w:hAnsi="Times New Roman" w:cs="Times New Roman"/>
            <w:u w:val="single"/>
          </w:rPr>
          <w:delText>carrying capacity</w:delText>
        </w:r>
        <w:r w:rsidR="00C2777D" w:rsidRPr="00AD564B" w:rsidDel="007F2757">
          <w:rPr>
            <w:rFonts w:ascii="Times New Roman" w:hAnsi="Times New Roman" w:cs="Times New Roman"/>
            <w:u w:val="single"/>
          </w:rPr>
          <w:delText xml:space="preserve"> across the landscape</w:delText>
        </w:r>
      </w:del>
    </w:p>
    <w:p w14:paraId="1D3D3862" w14:textId="66B416BE"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ins w:id="78" w:author="James Santangelo" w:date="2018-03-13T16:48:00Z">
        <w:r w:rsidR="007F2757">
          <w:rPr>
            <w:rFonts w:ascii="Times New Roman" w:hAnsi="Times New Roman" w:cs="Times New Roman"/>
          </w:rPr>
          <w:t xml:space="preserve">(i.e. gradient in carrying capacity) </w:t>
        </w:r>
      </w:ins>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r w:rsidR="00D23EF8">
        <w:rPr>
          <w:rFonts w:ascii="Times New Roman" w:hAnsi="Times New Roman" w:cs="Times New Roman"/>
        </w:rPr>
        <w:t>S</w:t>
      </w:r>
      <w:ins w:id="79" w:author="James Santangelo" w:date="2018-03-14T16:10:00Z">
        <w:r w:rsidR="003A35C7">
          <w:rPr>
            <w:rFonts w:ascii="Times New Roman" w:hAnsi="Times New Roman" w:cs="Times New Roman"/>
          </w:rPr>
          <w:t>8</w:t>
        </w:r>
      </w:ins>
      <w:del w:id="80" w:author="James Santangelo" w:date="2018-03-14T16:10:00Z">
        <w:r w:rsidR="00EE30A8" w:rsidDel="003A35C7">
          <w:rPr>
            <w:rFonts w:ascii="Times New Roman" w:hAnsi="Times New Roman" w:cs="Times New Roman"/>
          </w:rPr>
          <w:delText>6</w:delText>
        </w:r>
      </w:del>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ins w:id="81" w:author="James Santangelo" w:date="2018-03-13T08:43:00Z">
        <w:r w:rsidR="00A520EB">
          <w:rPr>
            <w:rFonts w:ascii="Times New Roman" w:hAnsi="Times New Roman" w:cs="Times New Roman"/>
          </w:rPr>
          <w:t>, for simplicity,</w:t>
        </w:r>
      </w:ins>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r w:rsidR="00D23EF8">
        <w:rPr>
          <w:rFonts w:ascii="Times New Roman" w:hAnsi="Times New Roman" w:cs="Times New Roman"/>
        </w:rPr>
        <w:t>S</w:t>
      </w:r>
      <w:ins w:id="82" w:author="James Santangelo" w:date="2018-03-14T16:10:00Z">
        <w:r w:rsidR="003A35C7">
          <w:rPr>
            <w:rFonts w:ascii="Times New Roman" w:hAnsi="Times New Roman" w:cs="Times New Roman"/>
          </w:rPr>
          <w:t>8</w:t>
        </w:r>
      </w:ins>
      <w:del w:id="83" w:author="James Santangelo" w:date="2018-03-14T16:10:00Z">
        <w:r w:rsidR="00EE30A8" w:rsidDel="003A35C7">
          <w:rPr>
            <w:rFonts w:ascii="Times New Roman" w:hAnsi="Times New Roman" w:cs="Times New Roman"/>
          </w:rPr>
          <w:delText>6</w:delText>
        </w:r>
      </w:del>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43E06CB6"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1; 0.2; 0.35; 0.5, 1.0, table S2</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S4</w:t>
      </w:r>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del w:id="84" w:author="James Santangelo" w:date="2018-03-13T08:40:00Z">
        <w:r w:rsidR="002E5AF7" w:rsidDel="00A95C65">
          <w:rPr>
            <w:rFonts w:ascii="Times New Roman" w:hAnsi="Times New Roman" w:cs="Times New Roman"/>
          </w:rPr>
          <w:delText xml:space="preserve">drift in </w:delText>
        </w:r>
      </w:del>
      <w:r w:rsidR="002E5AF7">
        <w:rPr>
          <w:rFonts w:ascii="Times New Roman" w:hAnsi="Times New Roman" w:cs="Times New Roman"/>
        </w:rPr>
        <w:t xml:space="preserve">the </w:t>
      </w:r>
      <w:ins w:id="85" w:author="James Santangelo" w:date="2018-03-13T08:40:00Z">
        <w:r w:rsidR="00A95C65">
          <w:rPr>
            <w:rFonts w:ascii="Times New Roman" w:hAnsi="Times New Roman" w:cs="Times New Roman"/>
          </w:rPr>
          <w:t xml:space="preserve">drift </w:t>
        </w:r>
      </w:ins>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supplementary materials (text S4</w:t>
      </w:r>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6902DF0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AD03D5">
        <w:rPr>
          <w:rFonts w:ascii="Times New Roman" w:hAnsi="Times New Roman" w:cs="Times New Roman"/>
          <w:i/>
          <w:rPrChange w:id="86" w:author="James Santangelo" w:date="2018-03-13T17:34:00Z">
            <w:rPr>
              <w:rFonts w:ascii="Times New Roman" w:hAnsi="Times New Roman" w:cs="Times New Roman"/>
            </w:rPr>
          </w:rPrChange>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figure S</w:t>
      </w:r>
      <w:ins w:id="87" w:author="James Santangelo" w:date="2018-03-14T16:11:00Z">
        <w:r w:rsidR="003A35C7">
          <w:rPr>
            <w:rFonts w:ascii="Times New Roman" w:hAnsi="Times New Roman" w:cs="Times New Roman"/>
          </w:rPr>
          <w:t>9</w:t>
        </w:r>
      </w:ins>
      <w:del w:id="88" w:author="James Santangelo" w:date="2018-03-14T16:11:00Z">
        <w:r w:rsidR="00EE30A8" w:rsidDel="003A35C7">
          <w:rPr>
            <w:rFonts w:ascii="Times New Roman" w:hAnsi="Times New Roman" w:cs="Times New Roman"/>
          </w:rPr>
          <w:delText>7</w:delText>
        </w:r>
      </w:del>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ins w:id="89" w:author="James Santangelo" w:date="2018-03-13T12:43:00Z">
        <w:r w:rsidR="00954EB0" w:rsidRPr="00954EB0">
          <w:rPr>
            <w:rFonts w:ascii="Times New Roman" w:hAnsi="Times New Roman" w:cs="Times New Roman"/>
            <w:i/>
          </w:rPr>
          <w:t>s</w:t>
        </w:r>
        <w:r w:rsidR="00954EB0">
          <w:rPr>
            <w:rFonts w:ascii="Times New Roman" w:hAnsi="Times New Roman" w:cs="Times New Roman"/>
          </w:rPr>
          <w:t xml:space="preserve"> = </w:t>
        </w:r>
      </w:ins>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2FFDB7C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r w:rsidR="00A71B8F">
        <w:rPr>
          <w:rFonts w:ascii="Times New Roman" w:hAnsi="Times New Roman" w:cs="Times New Roman"/>
        </w:rPr>
        <w:t>text S</w:t>
      </w:r>
      <w:r w:rsidR="00FD6465">
        <w:rPr>
          <w:rFonts w:ascii="Times New Roman" w:hAnsi="Times New Roman" w:cs="Times New Roman"/>
        </w:rPr>
        <w:t>5, figure S</w:t>
      </w:r>
      <w:ins w:id="90" w:author="James Santangelo" w:date="2018-03-14T16:11:00Z">
        <w:r w:rsidR="003A35C7">
          <w:rPr>
            <w:rFonts w:ascii="Times New Roman" w:hAnsi="Times New Roman" w:cs="Times New Roman"/>
          </w:rPr>
          <w:t>10</w:t>
        </w:r>
      </w:ins>
      <w:del w:id="91" w:author="James Santangelo" w:date="2018-03-14T16:11:00Z">
        <w:r w:rsidR="00EE30A8" w:rsidDel="003A35C7">
          <w:rPr>
            <w:rFonts w:ascii="Times New Roman" w:hAnsi="Times New Roman" w:cs="Times New Roman"/>
          </w:rPr>
          <w:delText>8</w:delText>
        </w:r>
      </w:del>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04FCE1E8"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ins w:id="92" w:author="James Santangelo" w:date="2018-03-13T16:52:00Z">
        <w:r w:rsidR="007F2757">
          <w:rPr>
            <w:rFonts w:ascii="Times New Roman" w:hAnsi="Times New Roman" w:cs="Times New Roman"/>
          </w:rPr>
          <w:t xml:space="preserve">methods: </w:t>
        </w:r>
      </w:ins>
      <w:r w:rsidR="00FD6091">
        <w:rPr>
          <w:rFonts w:ascii="Times New Roman" w:hAnsi="Times New Roman" w:cs="Times New Roman"/>
        </w:rPr>
        <w:t>text S</w:t>
      </w:r>
      <w:r w:rsidR="00FD6465">
        <w:rPr>
          <w:rFonts w:ascii="Times New Roman" w:hAnsi="Times New Roman" w:cs="Times New Roman"/>
        </w:rPr>
        <w:t>1</w:t>
      </w:r>
      <w:r w:rsidR="00FD6465">
        <w:rPr>
          <w:rFonts w:ascii="Times New Roman" w:hAnsi="Times New Roman" w:cs="Times New Roman"/>
          <w:i/>
        </w:rPr>
        <w:t>b</w:t>
      </w:r>
      <w:ins w:id="93" w:author="James Santangelo" w:date="2018-03-13T16:52:00Z">
        <w:r w:rsidR="007F2757" w:rsidRPr="007F2757">
          <w:rPr>
            <w:rFonts w:ascii="Times New Roman" w:hAnsi="Times New Roman" w:cs="Times New Roman"/>
            <w:rPrChange w:id="94" w:author="James Santangelo" w:date="2018-03-13T16:52:00Z">
              <w:rPr>
                <w:rFonts w:ascii="Times New Roman" w:hAnsi="Times New Roman" w:cs="Times New Roman"/>
                <w:i/>
              </w:rPr>
            </w:rPrChange>
          </w:rPr>
          <w:t>; results:</w:t>
        </w:r>
      </w:ins>
      <w:del w:id="95" w:author="James Santangelo" w:date="2018-03-13T16:52:00Z">
        <w:r w:rsidR="00FD6465" w:rsidDel="007F2757">
          <w:rPr>
            <w:rFonts w:ascii="Times New Roman" w:hAnsi="Times New Roman" w:cs="Times New Roman"/>
            <w:i/>
          </w:rPr>
          <w:delText xml:space="preserve"> </w:delText>
        </w:r>
        <w:r w:rsidR="00FD6465" w:rsidDel="007F2757">
          <w:rPr>
            <w:rFonts w:ascii="Times New Roman" w:hAnsi="Times New Roman" w:cs="Times New Roman"/>
          </w:rPr>
          <w:delText>and</w:delText>
        </w:r>
      </w:del>
      <w:r w:rsidR="00FD6465">
        <w:rPr>
          <w:rFonts w:ascii="Times New Roman" w:hAnsi="Times New Roman" w:cs="Times New Roman"/>
        </w:rPr>
        <w:t xml:space="preserve"> </w:t>
      </w:r>
      <w:ins w:id="96" w:author="James Santangelo" w:date="2018-03-14T16:13:00Z">
        <w:r w:rsidR="003A35C7">
          <w:rPr>
            <w:rFonts w:ascii="Times New Roman" w:hAnsi="Times New Roman" w:cs="Times New Roman"/>
          </w:rPr>
          <w:t xml:space="preserve">text </w:t>
        </w:r>
      </w:ins>
      <w:r w:rsidR="00FD6465">
        <w:rPr>
          <w:rFonts w:ascii="Times New Roman" w:hAnsi="Times New Roman" w:cs="Times New Roman"/>
        </w:rPr>
        <w:t>S2</w:t>
      </w:r>
      <w:r w:rsidR="00FD6465">
        <w:rPr>
          <w:rFonts w:ascii="Times New Roman" w:hAnsi="Times New Roman" w:cs="Times New Roman"/>
          <w:i/>
        </w:rPr>
        <w:t>b</w:t>
      </w:r>
      <w:r w:rsidR="00FD6091">
        <w:rPr>
          <w:rFonts w:ascii="Times New Roman" w:hAnsi="Times New Roman" w:cs="Times New Roman"/>
        </w:rPr>
        <w:t>, figure S</w:t>
      </w:r>
      <w:ins w:id="97" w:author="James Santangelo" w:date="2018-03-14T16:13:00Z">
        <w:r w:rsidR="003A35C7">
          <w:rPr>
            <w:rFonts w:ascii="Times New Roman" w:hAnsi="Times New Roman" w:cs="Times New Roman"/>
          </w:rPr>
          <w:t>5</w:t>
        </w:r>
      </w:ins>
      <w:del w:id="98" w:author="James Santangelo" w:date="2018-03-14T16:13:00Z">
        <w:r w:rsidR="00FD6091" w:rsidDel="003A35C7">
          <w:rPr>
            <w:rFonts w:ascii="Times New Roman" w:hAnsi="Times New Roman" w:cs="Times New Roman"/>
          </w:rPr>
          <w:delText>3</w:delText>
        </w:r>
      </w:del>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3EBED7E9"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r w:rsidR="00A21D7B">
        <w:rPr>
          <w:rFonts w:ascii="Times New Roman" w:hAnsi="Times New Roman" w:cs="Times New Roman"/>
        </w:rPr>
        <w:t>S2</w:t>
      </w:r>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S6, figure S</w:t>
      </w:r>
      <w:ins w:id="99" w:author="James Santangelo" w:date="2018-03-14T16:13:00Z">
        <w:r w:rsidR="003A35C7">
          <w:rPr>
            <w:rFonts w:ascii="Times New Roman" w:hAnsi="Times New Roman" w:cs="Times New Roman"/>
          </w:rPr>
          <w:t>11</w:t>
        </w:r>
      </w:ins>
      <w:del w:id="100" w:author="James Santangelo" w:date="2018-03-14T16:13:00Z">
        <w:r w:rsidR="00EE30A8" w:rsidDel="003A35C7">
          <w:rPr>
            <w:rFonts w:ascii="Times New Roman" w:hAnsi="Times New Roman" w:cs="Times New Roman"/>
          </w:rPr>
          <w:delText>9</w:delText>
        </w:r>
      </w:del>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w:t>
      </w:r>
      <w:del w:id="101" w:author="James Santangelo" w:date="2018-03-14T16:14:00Z">
        <w:r w:rsidR="002404D6" w:rsidDel="003A35C7">
          <w:rPr>
            <w:rFonts w:ascii="Times New Roman" w:hAnsi="Times New Roman" w:cs="Times New Roman"/>
          </w:rPr>
          <w:delText xml:space="preserve">, </w:delText>
        </w:r>
        <w:r w:rsidR="00EE30A8" w:rsidDel="003A35C7">
          <w:rPr>
            <w:rFonts w:ascii="Times New Roman" w:hAnsi="Times New Roman" w:cs="Times New Roman"/>
          </w:rPr>
          <w:delText>text S1 and S2, figures S1 to S3</w:delText>
        </w:r>
      </w:del>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w:t>
      </w:r>
      <w:del w:id="102" w:author="James Santangelo" w:date="2018-03-13T17:34: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103" w:author="James Santangelo" w:date="2018-03-13T17:34:00Z">
        <w:r w:rsidR="00AD03D5">
          <w:rPr>
            <w:rFonts w:ascii="Times New Roman" w:hAnsi="Times New Roman" w:cs="Times New Roman"/>
          </w:rPr>
          <w:t>by Thompson et al. (2016)</w:t>
        </w:r>
      </w:ins>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1984EA99" w:rsidR="0044259C" w:rsidRPr="00245592" w:rsidDel="007F2757" w:rsidRDefault="0044259C" w:rsidP="00E03818">
      <w:pPr>
        <w:spacing w:line="480" w:lineRule="auto"/>
        <w:outlineLvl w:val="0"/>
        <w:rPr>
          <w:del w:id="104" w:author="James Santangelo" w:date="2018-03-13T16:53:00Z"/>
          <w:rFonts w:ascii="Times New Roman" w:hAnsi="Times New Roman" w:cs="Times New Roman"/>
          <w:u w:val="single"/>
        </w:rPr>
      </w:pPr>
      <w:del w:id="105" w:author="James Santangelo" w:date="2018-03-13T16:53:00Z">
        <w:r w:rsidRPr="00245592" w:rsidDel="007F2757">
          <w:rPr>
            <w:rFonts w:ascii="Times New Roman" w:hAnsi="Times New Roman" w:cs="Times New Roman"/>
            <w:u w:val="single"/>
          </w:rPr>
          <w:delText xml:space="preserve">Drift scenario 1: </w:delText>
        </w:r>
        <w:r w:rsidRPr="00245592" w:rsidDel="007F2757">
          <w:rPr>
            <w:rFonts w:ascii="Times New Roman" w:hAnsi="Times New Roman" w:cs="Times New Roman"/>
            <w:u w:val="single"/>
            <w:lang w:val="en-US"/>
          </w:rPr>
          <w:delText>Gradient in carrying capacity</w:delText>
        </w:r>
        <w:r w:rsidRPr="00245592" w:rsidDel="007F2757">
          <w:rPr>
            <w:rFonts w:ascii="Times New Roman" w:hAnsi="Times New Roman" w:cs="Times New Roman"/>
            <w:u w:val="single"/>
          </w:rPr>
          <w:delText xml:space="preserve"> </w:delText>
        </w:r>
        <w:r w:rsidR="00245592" w:rsidDel="007F2757">
          <w:rPr>
            <w:rFonts w:ascii="Times New Roman" w:hAnsi="Times New Roman" w:cs="Times New Roman"/>
            <w:u w:val="single"/>
          </w:rPr>
          <w:delText>across the landscape</w:delText>
        </w:r>
      </w:del>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c</w:t>
      </w:r>
      <w:r w:rsidRPr="00CB0ADF">
        <w:rPr>
          <w:rFonts w:ascii="Times New Roman" w:hAnsi="Times New Roman" w:cs="Times New Roman"/>
        </w:rPr>
        <w:t>).</w:t>
      </w:r>
    </w:p>
    <w:p w14:paraId="21EE55AB" w14:textId="103B70CE"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ins w:id="106" w:author="James Santangelo" w:date="2018-03-13T15:42:00Z">
        <w:r w:rsidR="00ED5D72">
          <w:rPr>
            <w:rFonts w:ascii="Times New Roman" w:hAnsi="Times New Roman" w:cs="Times New Roman"/>
          </w:rPr>
          <w:t xml:space="preserve">underlying HCN </w:t>
        </w:r>
      </w:ins>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del w:id="107" w:author="James Santangelo" w:date="2018-03-13T15:44:00Z">
        <w:r w:rsidDel="00ED5D72">
          <w:rPr>
            <w:rFonts w:ascii="Times New Roman" w:hAnsi="Times New Roman" w:cs="Times New Roman"/>
          </w:rPr>
          <w:delText>under even a strong gradient in drift</w:delText>
        </w:r>
        <w:r w:rsidRPr="00CB0ADF" w:rsidDel="00ED5D72">
          <w:rPr>
            <w:rFonts w:ascii="Times New Roman" w:hAnsi="Times New Roman" w:cs="Times New Roman"/>
          </w:rPr>
          <w:delText>, independent of</w:delText>
        </w:r>
      </w:del>
      <w:ins w:id="108" w:author="James Santangelo" w:date="2018-03-13T15:44:00Z">
        <w:r w:rsidR="00ED5D72">
          <w:rPr>
            <w:rFonts w:ascii="Times New Roman" w:hAnsi="Times New Roman" w:cs="Times New Roman"/>
          </w:rPr>
          <w:t>for all</w:t>
        </w:r>
      </w:ins>
      <w:r w:rsidRPr="00CB0ADF">
        <w:rPr>
          <w:rFonts w:ascii="Times New Roman" w:hAnsi="Times New Roman" w:cs="Times New Roman"/>
        </w:rPr>
        <w:t xml:space="preserve"> </w:t>
      </w:r>
      <w:r w:rsidR="00D33208">
        <w:rPr>
          <w:rFonts w:ascii="Times New Roman" w:hAnsi="Times New Roman" w:cs="Times New Roman"/>
        </w:rPr>
        <w:t>levels of gene flow</w:t>
      </w:r>
      <w:ins w:id="109" w:author="James Santangelo" w:date="2018-03-13T15:51:00Z">
        <w:r w:rsidR="00362C7E">
          <w:rPr>
            <w:rFonts w:ascii="Times New Roman" w:hAnsi="Times New Roman" w:cs="Times New Roman"/>
          </w:rPr>
          <w:t xml:space="preserve"> (figure 2b)</w:t>
        </w:r>
      </w:ins>
      <w:ins w:id="110" w:author="James Santangelo" w:date="2018-03-13T16:04:00Z">
        <w:r w:rsidR="00E20869">
          <w:rPr>
            <w:rFonts w:ascii="Times New Roman" w:hAnsi="Times New Roman" w:cs="Times New Roman"/>
          </w:rPr>
          <w:t>;</w:t>
        </w:r>
      </w:ins>
      <w:ins w:id="111" w:author="James Santangelo" w:date="2018-03-13T16:03:00Z">
        <w:r w:rsidR="00E20869">
          <w:rPr>
            <w:rFonts w:ascii="Times New Roman" w:hAnsi="Times New Roman" w:cs="Times New Roman"/>
          </w:rPr>
          <w:t xml:space="preserve"> </w:t>
        </w:r>
      </w:ins>
      <w:ins w:id="112" w:author="James Santangelo" w:date="2018-03-13T16:07:00Z">
        <w:r w:rsidR="00E20869">
          <w:rPr>
            <w:rFonts w:ascii="Times New Roman" w:hAnsi="Times New Roman" w:cs="Times New Roman"/>
          </w:rPr>
          <w:t xml:space="preserve">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w:t>
        </w:r>
        <w:del w:id="113" w:author="Rob Ness" w:date="2018-03-21T11:20:00Z">
          <w:r w:rsidR="00E20869" w:rsidDel="009948C3">
            <w:rPr>
              <w:rFonts w:ascii="Times New Roman" w:hAnsi="Times New Roman" w:cs="Times New Roman"/>
            </w:rPr>
            <w:delText>,</w:delText>
          </w:r>
        </w:del>
        <w:r w:rsidR="00E20869">
          <w:rPr>
            <w:rFonts w:ascii="Times New Roman" w:hAnsi="Times New Roman" w:cs="Times New Roman"/>
          </w:rPr>
          <w:t xml:space="preserve"> drift produces positive and negative clines in equal proportions</w:t>
        </w:r>
      </w:ins>
      <w:ins w:id="114" w:author="James Santangelo" w:date="2018-03-13T16:04:00Z">
        <w:r w:rsidR="00E20869">
          <w:rPr>
            <w:rFonts w:ascii="Times New Roman" w:hAnsi="Times New Roman" w:cs="Times New Roman"/>
          </w:rPr>
          <w:t>, resulting in a mean slope of 0 when averaged across all clines</w:t>
        </w:r>
      </w:ins>
      <w:ins w:id="115" w:author="James Santangelo" w:date="2018-03-13T16:15:00Z">
        <w:r w:rsidR="003A35C7">
          <w:rPr>
            <w:rFonts w:ascii="Times New Roman" w:hAnsi="Times New Roman" w:cs="Times New Roman"/>
          </w:rPr>
          <w:t xml:space="preserve"> (figure S1</w:t>
        </w:r>
      </w:ins>
      <w:ins w:id="116" w:author="James Santangelo" w:date="2018-03-14T16:14:00Z">
        <w:r w:rsidR="003A35C7">
          <w:rPr>
            <w:rFonts w:ascii="Times New Roman" w:hAnsi="Times New Roman" w:cs="Times New Roman"/>
          </w:rPr>
          <w:t>2</w:t>
        </w:r>
      </w:ins>
      <w:ins w:id="117" w:author="James Santangelo" w:date="2018-03-13T16:15:00Z">
        <w:r w:rsidR="005608AF">
          <w:rPr>
            <w:rFonts w:ascii="Times New Roman" w:hAnsi="Times New Roman" w:cs="Times New Roman"/>
          </w:rPr>
          <w:t>)</w:t>
        </w:r>
      </w:ins>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d</w:t>
      </w:r>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2C38578" w:rsidR="0044259C" w:rsidRDefault="0044259C" w:rsidP="00E03818">
      <w:pPr>
        <w:spacing w:line="480" w:lineRule="auto"/>
        <w:rPr>
          <w:ins w:id="118" w:author="James Santangelo" w:date="2018-03-13T16:15:00Z"/>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del w:id="119" w:author="James Santangelo" w:date="2018-03-13T16:44:00Z">
        <w:r w:rsidR="005E6F78" w:rsidDel="007F2757">
          <w:rPr>
            <w:rFonts w:ascii="Times New Roman" w:hAnsi="Times New Roman" w:cs="Times New Roman"/>
          </w:rPr>
          <w:delText xml:space="preserve">when </w:delText>
        </w:r>
      </w:del>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ins w:id="120" w:author="James Santangelo" w:date="2018-03-13T16:45:00Z">
        <w:r w:rsidR="007F2757">
          <w:rPr>
            <w:rFonts w:ascii="Times New Roman" w:hAnsi="Times New Roman" w:cs="Times New Roman"/>
          </w:rPr>
          <w:t xml:space="preserve">when </w:t>
        </w:r>
      </w:ins>
      <w:del w:id="121"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i/>
        </w:rPr>
        <w:t xml:space="preserve">s </w:t>
      </w:r>
      <w:r w:rsidR="004E21CE">
        <w:rPr>
          <w:rFonts w:ascii="Times New Roman" w:hAnsi="Times New Roman" w:cs="Times New Roman"/>
        </w:rPr>
        <w:t>= 0.2</w:t>
      </w:r>
      <w:del w:id="122"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rPr>
        <w:t>.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ins w:id="123" w:author="James Santangelo" w:date="2018-03-13T16:45:00Z">
        <w:r w:rsidR="007F2757">
          <w:rPr>
            <w:rFonts w:ascii="Times New Roman" w:hAnsi="Times New Roman" w:cs="Times New Roman"/>
          </w:rPr>
          <w:t xml:space="preserve">when </w:t>
        </w:r>
      </w:ins>
      <w:del w:id="124" w:author="James Santangelo" w:date="2018-03-13T16:45:00Z">
        <w:r w:rsidDel="007F2757">
          <w:rPr>
            <w:rFonts w:ascii="Times New Roman" w:hAnsi="Times New Roman" w:cs="Times New Roman"/>
          </w:rPr>
          <w:delText>(</w:delText>
        </w:r>
      </w:del>
      <w:r w:rsidRPr="005E6F78">
        <w:rPr>
          <w:rFonts w:ascii="Times New Roman" w:hAnsi="Times New Roman" w:cs="Times New Roman"/>
          <w:i/>
        </w:rPr>
        <w:t>s</w:t>
      </w:r>
      <w:r>
        <w:rPr>
          <w:rFonts w:ascii="Times New Roman" w:hAnsi="Times New Roman" w:cs="Times New Roman"/>
        </w:rPr>
        <w:t xml:space="preserve"> = 0</w:t>
      </w:r>
      <w:del w:id="125"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Pr="00D0736D">
        <w:rPr>
          <w:rFonts w:ascii="Times New Roman" w:hAnsi="Times New Roman" w:cs="Times New Roman"/>
        </w:rPr>
        <w:t>to</w:t>
      </w:r>
      <w:r>
        <w:rPr>
          <w:rFonts w:ascii="Times New Roman" w:hAnsi="Times New Roman" w:cs="Times New Roman"/>
        </w:rPr>
        <w:t xml:space="preserve"> 100% </w:t>
      </w:r>
      <w:ins w:id="126" w:author="James Santangelo" w:date="2018-03-13T16:45:00Z">
        <w:r w:rsidR="007F2757">
          <w:rPr>
            <w:rFonts w:ascii="Times New Roman" w:hAnsi="Times New Roman" w:cs="Times New Roman"/>
          </w:rPr>
          <w:t xml:space="preserve">when </w:t>
        </w:r>
      </w:ins>
      <w:del w:id="127" w:author="James Santangelo" w:date="2018-03-13T16:45:00Z">
        <w:r w:rsidDel="007F2757">
          <w:rPr>
            <w:rFonts w:ascii="Times New Roman" w:hAnsi="Times New Roman" w:cs="Times New Roman"/>
          </w:rPr>
          <w:delText>(</w:delText>
        </w:r>
      </w:del>
      <w:r>
        <w:rPr>
          <w:rFonts w:ascii="Times New Roman" w:hAnsi="Times New Roman" w:cs="Times New Roman"/>
          <w:i/>
        </w:rPr>
        <w:t xml:space="preserve">s </w:t>
      </w:r>
      <w:r>
        <w:rPr>
          <w:rFonts w:ascii="Times New Roman" w:hAnsi="Times New Roman" w:cs="Times New Roman"/>
        </w:rPr>
        <w:t>≥ 0.025</w:t>
      </w:r>
      <w:del w:id="128"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 xml:space="preserve">figure </w:t>
      </w:r>
      <w:r w:rsidR="00EE30A8">
        <w:rPr>
          <w:rFonts w:ascii="Times New Roman" w:hAnsi="Times New Roman" w:cs="Times New Roman"/>
        </w:rPr>
        <w:t>S</w:t>
      </w:r>
      <w:ins w:id="129" w:author="James Santangelo" w:date="2018-03-14T16:15:00Z">
        <w:r w:rsidR="003A35C7">
          <w:rPr>
            <w:rFonts w:ascii="Times New Roman" w:hAnsi="Times New Roman" w:cs="Times New Roman"/>
          </w:rPr>
          <w:t>3</w:t>
        </w:r>
      </w:ins>
      <w:del w:id="130" w:author="James Santangelo" w:date="2018-03-14T16:15:00Z">
        <w:r w:rsidR="00EE30A8" w:rsidDel="003A35C7">
          <w:rPr>
            <w:rFonts w:ascii="Times New Roman" w:hAnsi="Times New Roman" w:cs="Times New Roman"/>
          </w:rPr>
          <w:delText>1</w:delText>
        </w:r>
      </w:del>
      <w:r w:rsidR="00EE0034" w:rsidRPr="00EE0034">
        <w:rPr>
          <w:rFonts w:ascii="Times New Roman" w:hAnsi="Times New Roman" w:cs="Times New Roman"/>
          <w:i/>
        </w:rPr>
        <w:t>a</w:t>
      </w:r>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r w:rsidR="00EE30A8">
        <w:rPr>
          <w:rFonts w:ascii="Times New Roman" w:hAnsi="Times New Roman" w:cs="Times New Roman"/>
        </w:rPr>
        <w:t>3</w:t>
      </w:r>
      <w:r w:rsidR="00EE0034" w:rsidRPr="00EE0034">
        <w:rPr>
          <w:rFonts w:ascii="Times New Roman" w:hAnsi="Times New Roman" w:cs="Times New Roman"/>
          <w:i/>
        </w:rPr>
        <w:t>b</w:t>
      </w:r>
      <w:r w:rsidR="00EE0034">
        <w:rPr>
          <w:rFonts w:ascii="Times New Roman" w:hAnsi="Times New Roman" w:cs="Times New Roman"/>
        </w:rPr>
        <w:t xml:space="preserve"> and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r w:rsidR="007F4F33">
        <w:rPr>
          <w:rFonts w:ascii="Times New Roman" w:hAnsi="Times New Roman" w:cs="Times New Roman"/>
        </w:rPr>
        <w:t>2</w:t>
      </w:r>
      <w:r w:rsidR="00EE0034" w:rsidRPr="00EE0034">
        <w:rPr>
          <w:rFonts w:ascii="Times New Roman" w:hAnsi="Times New Roman" w:cs="Times New Roman"/>
          <w:i/>
        </w:rPr>
        <w:t>b</w:t>
      </w:r>
      <w:r w:rsidR="00EE0034">
        <w:rPr>
          <w:rFonts w:ascii="Times New Roman" w:hAnsi="Times New Roman" w:cs="Times New Roman"/>
        </w:rPr>
        <w:t xml:space="preserve"> and </w:t>
      </w:r>
      <w:r w:rsidR="007F4F33">
        <w:rPr>
          <w:rFonts w:ascii="Times New Roman" w:hAnsi="Times New Roman" w:cs="Times New Roman"/>
        </w:rPr>
        <w:t>2</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clines in cyanogenesis</w:t>
      </w:r>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22BF71DC"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ins w:id="131" w:author="James Santangelo" w:date="2018-03-13T17:35:00Z">
        <w:r w:rsidR="00AD03D5">
          <w:rPr>
            <w:rFonts w:ascii="Times New Roman" w:hAnsi="Times New Roman" w:cs="Times New Roman"/>
          </w:rPr>
          <w:t xml:space="preserve"> </w:t>
        </w:r>
      </w:ins>
      <w:del w:id="132" w:author="James Santangelo" w:date="2018-03-13T17:24:00Z">
        <w:r w:rsidR="00ED0BF7" w:rsidDel="004E764B">
          <w:rPr>
            <w:rFonts w:ascii="Times New Roman" w:hAnsi="Times New Roman" w:cs="Times New Roman"/>
          </w:rPr>
          <w:delText xml:space="preserve"> </w:delText>
        </w:r>
      </w:del>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ins w:id="133" w:author="James Santangelo" w:date="2018-03-13T16:54:00Z">
        <w:r w:rsidR="007F2757">
          <w:rPr>
            <w:rFonts w:ascii="Times New Roman" w:hAnsi="Times New Roman" w:cs="Times New Roman"/>
          </w:rPr>
          <w:t xml:space="preserve">of HCN </w:t>
        </w:r>
      </w:ins>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del w:id="134" w:author="James Santangelo" w:date="2018-03-16T09:20:00Z">
        <w:r w:rsidRPr="007E56B0" w:rsidDel="00352E2B">
          <w:rPr>
            <w:rFonts w:ascii="Times New Roman" w:hAnsi="Times New Roman" w:cs="Times New Roman"/>
          </w:rPr>
          <w:delText>herbivores are more common</w:delText>
        </w:r>
      </w:del>
      <w:ins w:id="135" w:author="James Santangelo" w:date="2018-03-16T09:20:00Z">
        <w:r w:rsidR="00352E2B">
          <w:rPr>
            <w:rFonts w:ascii="Times New Roman" w:hAnsi="Times New Roman" w:cs="Times New Roman"/>
          </w:rPr>
          <w:t xml:space="preserve">herbivore </w:t>
        </w:r>
      </w:ins>
      <w:ins w:id="136" w:author="James Santangelo" w:date="2018-03-16T09:21:00Z">
        <w:r w:rsidR="00352E2B">
          <w:rPr>
            <w:rFonts w:ascii="Times New Roman" w:hAnsi="Times New Roman" w:cs="Times New Roman"/>
          </w:rPr>
          <w:t>damage is</w:t>
        </w:r>
      </w:ins>
      <w:ins w:id="137" w:author="James Santangelo" w:date="2018-03-16T09:20:00Z">
        <w:r w:rsidR="00352E2B">
          <w:rPr>
            <w:rFonts w:ascii="Times New Roman" w:hAnsi="Times New Roman" w:cs="Times New Roman"/>
          </w:rPr>
          <w:t xml:space="preserve"> greater</w:t>
        </w:r>
      </w:ins>
      <w:ins w:id="138" w:author="James Santangelo" w:date="2018-03-16T09:19:00Z">
        <w:r w:rsidR="00352E2B">
          <w:rPr>
            <w:rFonts w:ascii="Times New Roman" w:hAnsi="Times New Roman" w:cs="Times New Roman"/>
          </w:rPr>
          <w:t xml:space="preserve"> </w:t>
        </w:r>
      </w:ins>
      <w:ins w:id="139" w:author="James Santangelo" w:date="2018-03-16T09:20:00Z">
        <w:r w:rsidR="00352E2B">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ins w:id="140" w:author="James Santangelo" w:date="2018-03-16T09:20:00Z">
        <w:r w:rsidR="00352E2B">
          <w:rPr>
            <w:rFonts w:ascii="Times New Roman" w:hAnsi="Times New Roman" w:cs="Times New Roman"/>
          </w:rPr>
          <w:fldChar w:fldCharType="end"/>
        </w:r>
      </w:ins>
      <w:del w:id="141" w:author="James Santangelo" w:date="2018-03-16T09:19:00Z">
        <w:r w:rsidRPr="007E56B0" w:rsidDel="00352E2B">
          <w:rPr>
            <w:rFonts w:ascii="Times New Roman" w:hAnsi="Times New Roman" w:cs="Times New Roman"/>
          </w:rPr>
          <w:delText>, the cost of producing HCN in frost-prone habitats, and</w:delText>
        </w:r>
      </w:del>
      <w:ins w:id="142" w:author="James Santangelo" w:date="2018-03-16T09:19:00Z">
        <w:r w:rsidR="00352E2B">
          <w:rPr>
            <w:rFonts w:ascii="Times New Roman" w:hAnsi="Times New Roman" w:cs="Times New Roman"/>
          </w:rPr>
          <w:t>,</w:t>
        </w:r>
      </w:ins>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ins w:id="143" w:author="James Santangelo" w:date="2018-03-14T09:48:00Z">
        <w:r w:rsidR="008D01B8">
          <w:rPr>
            <w:rFonts w:ascii="Times New Roman" w:hAnsi="Times New Roman" w:cs="Times New Roman"/>
          </w:rPr>
          <w:t>,</w:t>
        </w:r>
      </w:ins>
      <w:ins w:id="144" w:author="James Santangelo" w:date="2018-03-14T09:47:00Z">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ins w:id="145" w:author="James Santangelo" w:date="2018-03-14T09:47:00Z">
        <w:r w:rsidR="008D01B8">
          <w:rPr>
            <w:rFonts w:ascii="Times New Roman" w:hAnsi="Times New Roman" w:cs="Times New Roman"/>
          </w:rPr>
          <w:fldChar w:fldCharType="separate"/>
        </w:r>
      </w:ins>
      <w:r w:rsidR="00352E2B" w:rsidRPr="00352E2B">
        <w:rPr>
          <w:rFonts w:ascii="Times New Roman" w:hAnsi="Times New Roman" w:cs="Times New Roman"/>
          <w:noProof/>
        </w:rPr>
        <w:t>[36,39]</w:t>
      </w:r>
      <w:ins w:id="146" w:author="James Santangelo" w:date="2018-03-14T09:47:00Z">
        <w:r w:rsidR="008D01B8">
          <w:rPr>
            <w:rFonts w:ascii="Times New Roman" w:hAnsi="Times New Roman" w:cs="Times New Roman"/>
          </w:rPr>
          <w:fldChar w:fldCharType="end"/>
        </w:r>
      </w:ins>
      <w:r w:rsidRPr="007E56B0">
        <w:rPr>
          <w:rFonts w:ascii="Times New Roman" w:hAnsi="Times New Roman" w:cs="Times New Roman"/>
        </w:rPr>
        <w:t xml:space="preserve">. </w:t>
      </w:r>
      <w:ins w:id="147" w:author="James Santangelo" w:date="2018-03-14T09:48:00Z">
        <w:r w:rsidR="008D01B8">
          <w:rPr>
            <w:rFonts w:ascii="Times New Roman" w:hAnsi="Times New Roman" w:cs="Times New Roman"/>
          </w:rPr>
          <w:t xml:space="preserve">Consistent with this latter view, urban-rural clines in HCN appear to be driven by </w:t>
        </w:r>
      </w:ins>
      <w:ins w:id="148" w:author="James Santangelo" w:date="2018-03-14T09:50:00Z">
        <w:r w:rsidR="00077F22">
          <w:rPr>
            <w:rFonts w:ascii="Times New Roman" w:hAnsi="Times New Roman" w:cs="Times New Roman"/>
          </w:rPr>
          <w:t>lower</w:t>
        </w:r>
      </w:ins>
      <w:ins w:id="149" w:author="James Santangelo" w:date="2018-03-14T09:48:00Z">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ins>
      <w:ins w:id="150" w:author="James Santangelo" w:date="2018-03-14T09:50:00Z">
        <w:r w:rsidR="00077F22">
          <w:rPr>
            <w:rFonts w:ascii="Times New Roman" w:hAnsi="Times New Roman" w:cs="Times New Roman"/>
          </w:rPr>
          <w:t xml:space="preserve">acting as a selective agent against cyanogenic plants, resulting </w:t>
        </w:r>
      </w:ins>
      <w:ins w:id="151" w:author="James Santangelo" w:date="2018-03-14T09:51:00Z">
        <w:r w:rsidR="00077F22">
          <w:rPr>
            <w:rFonts w:ascii="Times New Roman" w:hAnsi="Times New Roman" w:cs="Times New Roman"/>
          </w:rPr>
          <w:t xml:space="preserve">in lower HCN frequencies in urban populations </w:t>
        </w:r>
        <w:r w:rsidR="00077F22">
          <w:rPr>
            <w:rFonts w:ascii="Times New Roman" w:hAnsi="Times New Roman" w:cs="Times New Roman"/>
          </w:rPr>
          <w:fldChar w:fldCharType="begin" w:fldLock="1"/>
        </w:r>
      </w:ins>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ins w:id="152" w:author="James Santangelo" w:date="2018-03-14T09:51:00Z">
        <w:r w:rsidR="00077F22">
          <w:rPr>
            <w:rFonts w:ascii="Times New Roman" w:hAnsi="Times New Roman" w:cs="Times New Roman"/>
          </w:rPr>
          <w:fldChar w:fldCharType="end"/>
        </w:r>
        <w:r w:rsidR="00077F22">
          <w:rPr>
            <w:rFonts w:ascii="Times New Roman" w:hAnsi="Times New Roman" w:cs="Times New Roman"/>
          </w:rPr>
          <w:t xml:space="preserve">. </w:t>
        </w:r>
      </w:ins>
      <w:del w:id="153" w:author="James Santangelo" w:date="2018-03-14T09:52:00Z">
        <w:r w:rsidRPr="007E56B0" w:rsidDel="00077F22">
          <w:rPr>
            <w:rFonts w:ascii="Times New Roman" w:hAnsi="Times New Roman" w:cs="Times New Roman"/>
          </w:rPr>
          <w:delText>Thus</w:delText>
        </w:r>
      </w:del>
      <w:ins w:id="154" w:author="James Santangelo" w:date="2018-03-14T09:52:00Z">
        <w:r w:rsidR="00077F22">
          <w:rPr>
            <w:rFonts w:ascii="Times New Roman" w:hAnsi="Times New Roman" w:cs="Times New Roman"/>
          </w:rPr>
          <w:t>Nonetheless</w:t>
        </w:r>
      </w:ins>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387ED215"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text S7, figure S1</w:t>
      </w:r>
      <w:ins w:id="155" w:author="James Santangelo" w:date="2018-03-14T16:17:00Z">
        <w:r w:rsidR="003A35C7">
          <w:rPr>
            <w:rFonts w:ascii="Times New Roman" w:hAnsi="Times New Roman" w:cs="Times New Roman"/>
          </w:rPr>
          <w:t>3</w:t>
        </w:r>
      </w:ins>
      <w:del w:id="156" w:author="James Santangelo" w:date="2018-03-13T17:01:00Z">
        <w:r w:rsidR="00EE30A8" w:rsidDel="00466723">
          <w:rPr>
            <w:rFonts w:ascii="Times New Roman" w:hAnsi="Times New Roman" w:cs="Times New Roman"/>
          </w:rPr>
          <w:delText>0</w:delText>
        </w:r>
      </w:del>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del w:id="157" w:author="James Santangelo" w:date="2018-03-14T09:59:00Z">
        <w:r w:rsidDel="00077F22">
          <w:rPr>
            <w:rFonts w:ascii="Times New Roman" w:hAnsi="Times New Roman" w:cs="Times New Roman"/>
          </w:rPr>
          <w:delText xml:space="preserve"> weak</w:delText>
        </w:r>
      </w:del>
      <w:ins w:id="158" w:author="James Santangelo" w:date="2018-03-14T09:59:00Z">
        <w:r w:rsidR="00077F22">
          <w:rPr>
            <w:rFonts w:ascii="Times New Roman" w:hAnsi="Times New Roman" w:cs="Times New Roman"/>
          </w:rPr>
          <w:t>n intermediate</w:t>
        </w:r>
      </w:ins>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ins w:id="159" w:author="James Santangelo" w:date="2018-03-14T10:07:00Z">
        <w:r w:rsidR="008213BF">
          <w:rPr>
            <w:rFonts w:ascii="Times New Roman" w:hAnsi="Times New Roman" w:cs="Times New Roman"/>
          </w:rPr>
          <w:t xml:space="preserve"> </w:t>
        </w:r>
      </w:ins>
      <w:del w:id="160" w:author="James Santangelo" w:date="2018-03-14T10:07:00Z">
        <w:r w:rsidDel="008213BF">
          <w:rPr>
            <w:rFonts w:ascii="Times New Roman" w:hAnsi="Times New Roman" w:cs="Times New Roman"/>
          </w:rPr>
          <w:delText xml:space="preserve">, </w:delText>
        </w:r>
      </w:del>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ins w:id="161" w:author="James Santangelo" w:date="2018-03-14T10:07:00Z">
        <w:r w:rsidR="008213BF">
          <w:rPr>
            <w:rFonts w:ascii="Times New Roman" w:hAnsi="Times New Roman" w:cs="Times New Roman"/>
          </w:rPr>
          <w:t>, figure S1</w:t>
        </w:r>
      </w:ins>
      <w:ins w:id="162" w:author="James Santangelo" w:date="2018-03-14T16:17:00Z">
        <w:r w:rsidR="003A35C7">
          <w:rPr>
            <w:rFonts w:ascii="Times New Roman" w:hAnsi="Times New Roman" w:cs="Times New Roman"/>
          </w:rPr>
          <w:t>3</w:t>
        </w:r>
      </w:ins>
      <w:ins w:id="163" w:author="James Santangelo" w:date="2018-03-14T10:07:00Z">
        <w:r w:rsidR="008213BF" w:rsidRPr="008213BF">
          <w:rPr>
            <w:rFonts w:ascii="Times New Roman" w:hAnsi="Times New Roman" w:cs="Times New Roman"/>
            <w:i/>
            <w:rPrChange w:id="164" w:author="James Santangelo" w:date="2018-03-14T10:07:00Z">
              <w:rPr>
                <w:rFonts w:ascii="Times New Roman" w:hAnsi="Times New Roman" w:cs="Times New Roman"/>
              </w:rPr>
            </w:rPrChange>
          </w:rPr>
          <w:t>d</w:t>
        </w:r>
      </w:ins>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ins w:id="165" w:author="James Santangelo" w:date="2018-03-14T10:07:00Z">
        <w:r w:rsidR="008213BF">
          <w:rPr>
            <w:rFonts w:ascii="Times New Roman" w:hAnsi="Times New Roman" w:cs="Times New Roman"/>
          </w:rPr>
          <w:t>, figure S1</w:t>
        </w:r>
      </w:ins>
      <w:ins w:id="166" w:author="James Santangelo" w:date="2018-03-14T16:17:00Z">
        <w:r w:rsidR="003A35C7">
          <w:rPr>
            <w:rFonts w:ascii="Times New Roman" w:hAnsi="Times New Roman" w:cs="Times New Roman"/>
          </w:rPr>
          <w:t>3</w:t>
        </w:r>
      </w:ins>
      <w:ins w:id="167" w:author="James Santangelo" w:date="2018-03-14T10:07:00Z">
        <w:r w:rsidR="008213BF">
          <w:rPr>
            <w:rFonts w:ascii="Times New Roman" w:hAnsi="Times New Roman" w:cs="Times New Roman"/>
            <w:i/>
          </w:rPr>
          <w:t>e</w:t>
        </w:r>
      </w:ins>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cyanogenesi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30E3C8B8"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that urban populations may be prone to directional phenotypic change due solely to stochastic forces. </w:t>
      </w:r>
      <w:del w:id="168" w:author="James Santangelo" w:date="2018-03-16T09:23:00Z">
        <w:r w:rsidDel="00352E2B">
          <w:rPr>
            <w:rFonts w:ascii="Times New Roman" w:hAnsi="Times New Roman" w:cs="Times New Roman"/>
          </w:rPr>
          <w:delText>However, t</w:delText>
        </w:r>
      </w:del>
      <w:ins w:id="169" w:author="James Santangelo" w:date="2018-03-16T09:23:00Z">
        <w:r w:rsidR="00352E2B">
          <w:rPr>
            <w:rFonts w:ascii="Times New Roman" w:hAnsi="Times New Roman" w:cs="Times New Roman"/>
          </w:rPr>
          <w:t>T</w:t>
        </w:r>
      </w:ins>
      <w:r>
        <w:rPr>
          <w:rFonts w:ascii="Times New Roman" w:hAnsi="Times New Roman" w:cs="Times New Roman"/>
        </w:rPr>
        <w:t xml:space="preserve">he importance of drift in structuring urban phenotype frequencies will </w:t>
      </w:r>
      <w:ins w:id="170" w:author="James Santangelo" w:date="2018-03-16T09:58:00Z">
        <w:r w:rsidR="00AF6265">
          <w:rPr>
            <w:rFonts w:ascii="Times New Roman" w:hAnsi="Times New Roman" w:cs="Times New Roman"/>
          </w:rPr>
          <w:t xml:space="preserve">vary across cities and </w:t>
        </w:r>
      </w:ins>
      <w:r>
        <w:rPr>
          <w:rFonts w:ascii="Times New Roman" w:hAnsi="Times New Roman" w:cs="Times New Roman"/>
        </w:rPr>
        <w:t xml:space="preserve">depend </w:t>
      </w:r>
      <w:ins w:id="171" w:author="James Santangelo" w:date="2018-03-21T12:24:00Z">
        <w:r w:rsidR="006C5BE3">
          <w:rPr>
            <w:rFonts w:ascii="Times New Roman" w:hAnsi="Times New Roman" w:cs="Times New Roman"/>
          </w:rPr>
          <w:t xml:space="preserve">on </w:t>
        </w:r>
      </w:ins>
      <w:ins w:id="172" w:author="James Santangelo" w:date="2018-03-16T09:47:00Z">
        <w:r w:rsidR="00843EC4">
          <w:rPr>
            <w:rFonts w:ascii="Times New Roman" w:hAnsi="Times New Roman" w:cs="Times New Roman"/>
          </w:rPr>
          <w:t xml:space="preserve">the extent to which urban fragmentation has reduced the availability of suitable habitat for the focal species and whether sufficient connectivity </w:t>
        </w:r>
      </w:ins>
      <w:ins w:id="173" w:author="James Santangelo" w:date="2018-03-16T09:48:00Z">
        <w:r w:rsidR="00843EC4">
          <w:rPr>
            <w:rFonts w:ascii="Times New Roman" w:hAnsi="Times New Roman" w:cs="Times New Roman"/>
          </w:rPr>
          <w:t>exists to enabl</w:t>
        </w:r>
        <w:r w:rsidR="006C5BE3">
          <w:rPr>
            <w:rFonts w:ascii="Times New Roman" w:hAnsi="Times New Roman" w:cs="Times New Roman"/>
          </w:rPr>
          <w:t>e gene flow between populations</w:t>
        </w:r>
      </w:ins>
      <w:ins w:id="174" w:author="James Santangelo" w:date="2018-03-21T12:24:00Z">
        <w:r w:rsidR="006C5BE3">
          <w:rPr>
            <w:rFonts w:ascii="Times New Roman" w:hAnsi="Times New Roman" w:cs="Times New Roman"/>
          </w:rPr>
          <w:t>. For example,</w:t>
        </w:r>
      </w:ins>
      <w:ins w:id="175" w:author="James Santangelo" w:date="2018-03-16T09:48:00Z">
        <w:r w:rsidR="00843EC4">
          <w:rPr>
            <w:rFonts w:ascii="Times New Roman" w:hAnsi="Times New Roman" w:cs="Times New Roman"/>
          </w:rPr>
          <w:t xml:space="preserve"> </w:t>
        </w:r>
      </w:ins>
      <w:ins w:id="176" w:author="James Santangelo" w:date="2018-03-16T09:49:00Z">
        <w:r w:rsidR="00843EC4">
          <w:rPr>
            <w:rFonts w:ascii="Times New Roman" w:hAnsi="Times New Roman" w:cs="Times New Roman"/>
          </w:rPr>
          <w:t xml:space="preserve">urban construction and </w:t>
        </w:r>
      </w:ins>
      <w:ins w:id="177" w:author="James Santangelo" w:date="2018-03-16T09:48:00Z">
        <w:r w:rsidR="00843EC4">
          <w:rPr>
            <w:rFonts w:ascii="Times New Roman" w:hAnsi="Times New Roman" w:cs="Times New Roman"/>
          </w:rPr>
          <w:t xml:space="preserve">fragmentation is predicted to reduce local populations sizes </w:t>
        </w:r>
      </w:ins>
      <w:ins w:id="178" w:author="James Santangelo" w:date="2018-03-16T09:50:00Z">
        <w:r w:rsidR="00843EC4">
          <w:rPr>
            <w:rFonts w:ascii="Times New Roman" w:hAnsi="Times New Roman" w:cs="Times New Roman"/>
          </w:rPr>
          <w:lastRenderedPageBreak/>
          <w:t xml:space="preserve">(e.g. </w:t>
        </w:r>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ins w:id="179" w:author="James Santangelo" w:date="2018-03-16T09:50:00Z">
        <w:r w:rsidR="00843EC4">
          <w:rPr>
            <w:rFonts w:ascii="Times New Roman" w:hAnsi="Times New Roman" w:cs="Times New Roman"/>
          </w:rPr>
          <w:fldChar w:fldCharType="end"/>
        </w:r>
        <w:r w:rsidR="00843EC4">
          <w:rPr>
            <w:rFonts w:ascii="Times New Roman" w:hAnsi="Times New Roman" w:cs="Times New Roman"/>
          </w:rPr>
          <w:t xml:space="preserve">) but corridors that facilitate gene flow </w:t>
        </w:r>
      </w:ins>
      <w:ins w:id="180" w:author="James Santangelo" w:date="2018-03-16T09:52:00Z">
        <w:r w:rsidR="00843EC4">
          <w:rPr>
            <w:rFonts w:ascii="Times New Roman" w:hAnsi="Times New Roman" w:cs="Times New Roman"/>
          </w:rPr>
          <w:t xml:space="preserve">(e.g. </w:t>
        </w:r>
      </w:ins>
      <w:ins w:id="181" w:author="James Santangelo" w:date="2018-03-16T09:51:00Z">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ins w:id="182" w:author="James Santangelo" w:date="2018-03-16T09:51:00Z">
        <w:r w:rsidR="00843EC4">
          <w:rPr>
            <w:rFonts w:ascii="Times New Roman" w:hAnsi="Times New Roman" w:cs="Times New Roman"/>
          </w:rPr>
          <w:fldChar w:fldCharType="end"/>
        </w:r>
      </w:ins>
      <w:ins w:id="183" w:author="James Santangelo" w:date="2018-03-16T09:52:00Z">
        <w:r w:rsidR="00AF6265">
          <w:rPr>
            <w:rFonts w:ascii="Times New Roman" w:hAnsi="Times New Roman" w:cs="Times New Roman"/>
          </w:rPr>
          <w:t>) may limit drift’s ability to generat</w:t>
        </w:r>
      </w:ins>
      <w:ins w:id="184" w:author="James Santangelo" w:date="2018-03-16T09:55:00Z">
        <w:r w:rsidR="00AF6265">
          <w:rPr>
            <w:rFonts w:ascii="Times New Roman" w:hAnsi="Times New Roman" w:cs="Times New Roman"/>
          </w:rPr>
          <w:t>e</w:t>
        </w:r>
      </w:ins>
      <w:ins w:id="185" w:author="James Santangelo" w:date="2018-03-16T09:52:00Z">
        <w:r w:rsidR="00AF6265">
          <w:rPr>
            <w:rFonts w:ascii="Times New Roman" w:hAnsi="Times New Roman" w:cs="Times New Roman"/>
          </w:rPr>
          <w:t xml:space="preserve"> </w:t>
        </w:r>
      </w:ins>
      <w:ins w:id="186" w:author="James Santangelo" w:date="2018-03-16T09:55:00Z">
        <w:r w:rsidR="00AF6265">
          <w:rPr>
            <w:rFonts w:ascii="Times New Roman" w:hAnsi="Times New Roman" w:cs="Times New Roman"/>
          </w:rPr>
          <w:t xml:space="preserve">genetic and non-additive trait </w:t>
        </w:r>
      </w:ins>
      <w:ins w:id="187" w:author="James Santangelo" w:date="2018-03-16T09:52:00Z">
        <w:r w:rsidR="00AF6265">
          <w:rPr>
            <w:rFonts w:ascii="Times New Roman" w:hAnsi="Times New Roman" w:cs="Times New Roman"/>
          </w:rPr>
          <w:t>differentiation between populations</w:t>
        </w:r>
      </w:ins>
      <w:ins w:id="188" w:author="James Santangelo" w:date="2018-03-16T09:48:00Z">
        <w:r w:rsidR="00843EC4">
          <w:rPr>
            <w:rFonts w:ascii="Times New Roman" w:hAnsi="Times New Roman" w:cs="Times New Roman"/>
          </w:rPr>
          <w:t xml:space="preserve">. </w:t>
        </w:r>
      </w:ins>
      <w:del w:id="189" w:author="James Santangelo" w:date="2018-03-16T09:56:00Z">
        <w:r w:rsidDel="00AF6265">
          <w:rPr>
            <w:rFonts w:ascii="Times New Roman" w:hAnsi="Times New Roman" w:cs="Times New Roman"/>
          </w:rPr>
          <w:delText>on the genetic architecture underlying traits and the natural history of focal organisms that vary in their tolerance to environmental pressures imposed by urbanization.</w:delText>
        </w:r>
      </w:del>
    </w:p>
    <w:p w14:paraId="76ECC873" w14:textId="1FD14524"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ins w:id="190" w:author="James Santangelo" w:date="2018-03-16T09:56:00Z">
        <w:del w:id="191" w:author="Rob Ness" w:date="2018-03-21T11:25:00Z">
          <w:r w:rsidR="00AF6265" w:rsidDel="009948C3">
            <w:rPr>
              <w:rFonts w:ascii="Times New Roman" w:hAnsi="Times New Roman" w:cs="Times New Roman"/>
            </w:rPr>
            <w:delText>additionally</w:delText>
          </w:r>
        </w:del>
      </w:ins>
      <w:ins w:id="192" w:author="Rob Ness" w:date="2018-03-21T11:25:00Z">
        <w:r w:rsidR="009948C3">
          <w:rPr>
            <w:rFonts w:ascii="Times New Roman" w:hAnsi="Times New Roman" w:cs="Times New Roman"/>
          </w:rPr>
          <w:t xml:space="preserve">also </w:t>
        </w:r>
      </w:ins>
      <w:ins w:id="193" w:author="James Santangelo" w:date="2018-03-16T09:56:00Z">
        <w:del w:id="194" w:author="Rob Ness" w:date="2018-03-21T11:25:00Z">
          <w:r w:rsidR="00AF6265" w:rsidDel="009948C3">
            <w:rPr>
              <w:rFonts w:ascii="Times New Roman" w:hAnsi="Times New Roman" w:cs="Times New Roman"/>
            </w:rPr>
            <w:delText xml:space="preserve"> </w:delText>
          </w:r>
        </w:del>
      </w:ins>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contrast, white clover</w:t>
      </w:r>
      <w:ins w:id="195" w:author="Rob Ness" w:date="2018-03-21T11:25:00Z">
        <w:r w:rsidR="009948C3">
          <w:rPr>
            <w:rFonts w:ascii="Times New Roman" w:hAnsi="Times New Roman" w:cs="Times New Roman"/>
          </w:rPr>
          <w:t xml:space="preserve">, </w:t>
        </w:r>
      </w:ins>
      <w:del w:id="196" w:author="Rob Ness" w:date="2018-03-21T11:25:00Z">
        <w:r w:rsidRPr="006C5BE3" w:rsidDel="009948C3">
          <w:rPr>
            <w:rFonts w:ascii="Times New Roman" w:hAnsi="Times New Roman" w:cs="Times New Roman"/>
          </w:rPr>
          <w:delText>—</w:delText>
        </w:r>
      </w:del>
      <w:r w:rsidRPr="006C5BE3">
        <w:rPr>
          <w:rFonts w:ascii="Times New Roman" w:hAnsi="Times New Roman" w:cs="Times New Roman"/>
        </w:rPr>
        <w:t>originally native to Eurasia</w:t>
      </w:r>
      <w:ins w:id="197" w:author="Rob Ness" w:date="2018-03-21T11:25:00Z">
        <w:r w:rsidR="009948C3" w:rsidRPr="006C5BE3">
          <w:rPr>
            <w:rFonts w:ascii="Times New Roman" w:hAnsi="Times New Roman" w:cs="Times New Roman"/>
          </w:rPr>
          <w:t>,</w:t>
        </w:r>
      </w:ins>
      <w:del w:id="198" w:author="Rob Ness" w:date="2018-03-21T11:25:00Z">
        <w:r w:rsidRPr="006C5BE3" w:rsidDel="009948C3">
          <w:rPr>
            <w:rFonts w:ascii="Times New Roman" w:hAnsi="Times New Roman" w:cs="Times New Roman"/>
          </w:rPr>
          <w:delText>—</w:delText>
        </w:r>
      </w:del>
      <w:ins w:id="199" w:author="Rob Ness" w:date="2018-03-21T11:25:00Z">
        <w:r w:rsidR="009948C3" w:rsidRPr="006C5BE3">
          <w:rPr>
            <w:rFonts w:ascii="Times New Roman" w:hAnsi="Times New Roman" w:cs="Times New Roman"/>
          </w:rPr>
          <w:t xml:space="preserve"> </w:t>
        </w:r>
      </w:ins>
      <w:r w:rsidRPr="00DD20C5">
        <w:rPr>
          <w:rFonts w:ascii="Times New Roman" w:hAnsi="Times New Roman" w:cs="Times New Roman"/>
        </w:rPr>
        <w:t xml:space="preserve">shows inconsistent effects of urbanization on neutral </w:t>
      </w:r>
      <w:r w:rsidR="00BD792B" w:rsidRPr="00DD20C5">
        <w:rPr>
          <w:rFonts w:ascii="Times New Roman" w:hAnsi="Times New Roman" w:cs="Times New Roman"/>
        </w:rPr>
        <w:t xml:space="preserve">genetic </w:t>
      </w:r>
      <w:r w:rsidRPr="00DD20C5">
        <w:rPr>
          <w:rFonts w:ascii="Times New Roman" w:hAnsi="Times New Roman" w:cs="Times New Roman"/>
        </w:rPr>
        <w:t xml:space="preserve">diversity across 8 cities in Ontario, Canada </w:t>
      </w:r>
      <w:r w:rsidR="000147F3" w:rsidRPr="006C5BE3">
        <w:rPr>
          <w:rFonts w:ascii="Times New Roman" w:hAnsi="Times New Roman" w:cs="Times New Roman"/>
        </w:rPr>
        <w:fldChar w:fldCharType="begin" w:fldLock="1"/>
      </w:r>
      <w:r w:rsidR="00AD03D5" w:rsidRPr="006C5BE3">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sidRPr="006C5BE3">
        <w:rPr>
          <w:rFonts w:ascii="Times New Roman" w:hAnsi="Times New Roman" w:cs="Times New Roman"/>
          <w:rPrChange w:id="200" w:author="James Santangelo" w:date="2018-03-21T12:26:00Z">
            <w:rPr>
              <w:rFonts w:ascii="Times New Roman" w:hAnsi="Times New Roman" w:cs="Times New Roman"/>
            </w:rPr>
          </w:rPrChange>
        </w:rPr>
        <w:fldChar w:fldCharType="separate"/>
      </w:r>
      <w:r w:rsidR="00AD03D5" w:rsidRPr="006C5BE3">
        <w:rPr>
          <w:rFonts w:ascii="Times New Roman" w:hAnsi="Times New Roman" w:cs="Times New Roman"/>
          <w:noProof/>
        </w:rPr>
        <w:t>[26]</w:t>
      </w:r>
      <w:r w:rsidR="000147F3" w:rsidRPr="006C5BE3">
        <w:rPr>
          <w:rFonts w:ascii="Times New Roman" w:hAnsi="Times New Roman" w:cs="Times New Roman"/>
        </w:rPr>
        <w:fldChar w:fldCharType="end"/>
      </w:r>
      <w:ins w:id="201" w:author="Marc Johnson" w:date="2018-03-21T22:16:00Z">
        <w:r w:rsidR="001B2A33">
          <w:rPr>
            <w:rFonts w:ascii="Times New Roman" w:hAnsi="Times New Roman" w:cs="Times New Roman"/>
          </w:rPr>
          <w:t>,</w:t>
        </w:r>
      </w:ins>
      <w:r w:rsidR="000147F3" w:rsidRPr="006C5BE3">
        <w:rPr>
          <w:rFonts w:ascii="Times New Roman" w:hAnsi="Times New Roman" w:cs="Times New Roman"/>
        </w:rPr>
        <w:t xml:space="preserve"> </w:t>
      </w:r>
      <w:r w:rsidRPr="006C5BE3">
        <w:rPr>
          <w:rFonts w:ascii="Times New Roman" w:hAnsi="Times New Roman" w:cs="Times New Roman"/>
        </w:rPr>
        <w:t xml:space="preserve">suggesting no increased effects of drift in urban populations. </w:t>
      </w:r>
      <w:ins w:id="202" w:author="James Santangelo" w:date="2018-03-21T12:25:00Z">
        <w:r w:rsidR="006C5BE3" w:rsidRPr="006C5BE3">
          <w:rPr>
            <w:rFonts w:ascii="Times New Roman" w:hAnsi="Times New Roman" w:cs="Times New Roman"/>
          </w:rPr>
          <w:t>I</w:t>
        </w:r>
        <w:r w:rsidR="006C5BE3" w:rsidRPr="006C5BE3">
          <w:rPr>
            <w:rFonts w:ascii="Times New Roman" w:hAnsi="Times New Roman" w:cs="Times New Roman"/>
            <w:rPrChange w:id="203" w:author="James Santangelo" w:date="2018-03-21T12:26:00Z">
              <w:rPr/>
            </w:rPrChange>
          </w:rPr>
          <w:t>n this very limited comparison</w:t>
        </w:r>
      </w:ins>
      <w:ins w:id="204" w:author="Marc Johnson" w:date="2018-03-21T22:17:00Z">
        <w:r w:rsidR="001B2A33">
          <w:rPr>
            <w:rFonts w:ascii="Times New Roman" w:hAnsi="Times New Roman" w:cs="Times New Roman"/>
          </w:rPr>
          <w:t>,</w:t>
        </w:r>
      </w:ins>
      <w:ins w:id="205" w:author="James Santangelo" w:date="2018-03-21T12:25:00Z">
        <w:r w:rsidR="006C5BE3" w:rsidRPr="006C5BE3">
          <w:rPr>
            <w:rFonts w:ascii="Times New Roman" w:hAnsi="Times New Roman" w:cs="Times New Roman"/>
            <w:rPrChange w:id="206" w:author="James Santangelo" w:date="2018-03-21T12:26:00Z">
              <w:rPr/>
            </w:rPrChange>
          </w:rPr>
          <w:t xml:space="preserve"> the data suggest</w:t>
        </w:r>
      </w:ins>
      <w:del w:id="207" w:author="James Santangelo" w:date="2018-03-21T12:25:00Z">
        <w:r w:rsidRPr="006C5BE3" w:rsidDel="006C5BE3">
          <w:rPr>
            <w:rFonts w:ascii="Times New Roman" w:hAnsi="Times New Roman" w:cs="Times New Roman"/>
          </w:rPr>
          <w:delText xml:space="preserve">While data is still limited, </w:delText>
        </w:r>
      </w:del>
      <w:ins w:id="208" w:author="James Santangelo" w:date="2018-03-16T10:04:00Z">
        <w:r w:rsidR="005C0BFE" w:rsidRPr="006C5BE3">
          <w:rPr>
            <w:rFonts w:ascii="Times New Roman" w:hAnsi="Times New Roman" w:cs="Times New Roman"/>
          </w:rPr>
          <w:t xml:space="preserve"> that </w:t>
        </w:r>
      </w:ins>
      <w:r w:rsidRPr="006C5BE3">
        <w:rPr>
          <w:rFonts w:ascii="Times New Roman" w:hAnsi="Times New Roman" w:cs="Times New Roman"/>
        </w:rPr>
        <w:t>urban populations of native species appear more</w:t>
      </w:r>
      <w:r>
        <w:rPr>
          <w:rFonts w:ascii="Times New Roman" w:hAnsi="Times New Roman" w:cs="Times New Roman"/>
        </w:rPr>
        <w:t xml:space="preserv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figure 2</w:t>
      </w:r>
      <w:r w:rsidR="00EE0034" w:rsidRPr="00973284">
        <w:rPr>
          <w:rFonts w:ascii="Times New Roman" w:hAnsi="Times New Roman" w:cs="Times New Roman"/>
          <w:i/>
        </w:rPr>
        <w:t>b</w:t>
      </w:r>
      <w:ins w:id="209" w:author="James Santangelo" w:date="2018-03-13T17:17:00Z">
        <w:r w:rsidR="004E764B">
          <w:rPr>
            <w:rFonts w:ascii="Times New Roman" w:hAnsi="Times New Roman" w:cs="Times New Roman"/>
          </w:rPr>
          <w:t>, figure S1</w:t>
        </w:r>
      </w:ins>
      <w:ins w:id="210" w:author="James Santangelo" w:date="2018-03-14T16:18:00Z">
        <w:r w:rsidR="003A35C7">
          <w:rPr>
            <w:rFonts w:ascii="Times New Roman" w:hAnsi="Times New Roman" w:cs="Times New Roman"/>
          </w:rPr>
          <w:t>2</w:t>
        </w:r>
      </w:ins>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13E32C3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del w:id="211" w:author="James Santangelo" w:date="2018-03-14T16:46:00Z">
        <w:r w:rsidDel="00407E5C">
          <w:rPr>
            <w:rFonts w:ascii="Times New Roman" w:hAnsi="Times New Roman" w:cs="Times New Roman"/>
          </w:rPr>
          <w:delText xml:space="preserve">We simulated cases where genetic drift leads to the formation of clines on contemporary time scales under non-equilibrium conditions as these are the conditions most likely to occur in urbanizing areas. </w:delText>
        </w:r>
      </w:del>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er over time (text S6, figure S</w:t>
      </w:r>
      <w:ins w:id="212" w:author="James Santangelo" w:date="2018-03-14T16:45:00Z">
        <w:r w:rsidR="00407E5C">
          <w:rPr>
            <w:rFonts w:ascii="Times New Roman" w:hAnsi="Times New Roman" w:cs="Times New Roman"/>
          </w:rPr>
          <w:t>11</w:t>
        </w:r>
      </w:ins>
      <w:del w:id="213" w:author="James Santangelo" w:date="2018-03-14T16:45:00Z">
        <w:r w:rsidR="00973284" w:rsidDel="00407E5C">
          <w:rPr>
            <w:rFonts w:ascii="Times New Roman" w:hAnsi="Times New Roman" w:cs="Times New Roman"/>
          </w:rPr>
          <w:delText>9</w:delText>
        </w:r>
      </w:del>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r w:rsidR="00EE45FF">
        <w:rPr>
          <w:rFonts w:ascii="Times New Roman" w:hAnsi="Times New Roman" w:cs="Times New Roman"/>
        </w:rPr>
        <w:t xml:space="preserve">epistatically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r w:rsidR="00E67AC1">
        <w:rPr>
          <w:rFonts w:ascii="Times New Roman" w:hAnsi="Times New Roman" w:cs="Times New Roman"/>
          <w:i/>
        </w:rPr>
        <w:t>Eichhorinia paniculata</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6647B3AC"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w:t>
      </w:r>
      <w:del w:id="214" w:author="James Santangelo" w:date="2018-03-14T16:18:00Z">
        <w:r w:rsidDel="003A35C7">
          <w:rPr>
            <w:rFonts w:ascii="Times New Roman" w:hAnsi="Times New Roman" w:cs="Times New Roman"/>
          </w:rPr>
          <w:delText xml:space="preserve">possible </w:delText>
        </w:r>
      </w:del>
      <w:r>
        <w:rPr>
          <w:rFonts w:ascii="Times New Roman" w:hAnsi="Times New Roman" w:cs="Times New Roman"/>
        </w:rPr>
        <w:t>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del w:id="215" w:author="James Santangelo" w:date="2018-03-13T15:46:00Z">
        <w:r w:rsidR="005A5196" w:rsidRPr="005A5196" w:rsidDel="00362C7E">
          <w:rPr>
            <w:rFonts w:ascii="Times New Roman" w:hAnsi="Times New Roman" w:cs="Times New Roman"/>
          </w:rPr>
          <w:delText xml:space="preserve">contemporary </w:delText>
        </w:r>
      </w:del>
      <w:ins w:id="216" w:author="James Santangelo" w:date="2018-03-13T15:46:00Z">
        <w:r w:rsidR="00362C7E">
          <w:rPr>
            <w:rFonts w:ascii="Times New Roman" w:hAnsi="Times New Roman" w:cs="Times New Roman"/>
          </w:rPr>
          <w:t>modern</w:t>
        </w:r>
        <w:r w:rsidR="00362C7E" w:rsidRPr="005A5196">
          <w:rPr>
            <w:rFonts w:ascii="Times New Roman" w:hAnsi="Times New Roman" w:cs="Times New Roman"/>
          </w:rPr>
          <w:t xml:space="preserve"> </w:t>
        </w:r>
      </w:ins>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Acknowledgements</w:t>
      </w:r>
    </w:p>
    <w:p w14:paraId="2292A841" w14:textId="47DFD67A"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Rauth,</w:t>
      </w:r>
      <w:r w:rsidR="0031511F">
        <w:rPr>
          <w:rFonts w:ascii="Times New Roman" w:hAnsi="Times New Roman" w:cs="Times New Roman"/>
        </w:rPr>
        <w:t xml:space="preserve"> </w:t>
      </w:r>
      <w:r w:rsidR="00B80D94">
        <w:rPr>
          <w:rFonts w:ascii="Times New Roman" w:hAnsi="Times New Roman" w:cs="Times New Roman"/>
        </w:rPr>
        <w:t xml:space="preserve">S. Innes, V. Nhan, </w:t>
      </w:r>
      <w:r w:rsidR="0031511F">
        <w:rPr>
          <w:rFonts w:ascii="Times New Roman" w:hAnsi="Times New Roman" w:cs="Times New Roman"/>
        </w:rPr>
        <w:t>R. R</w:t>
      </w:r>
      <w:r w:rsidR="00B80D94">
        <w:rPr>
          <w:rFonts w:ascii="Times New Roman" w:hAnsi="Times New Roman" w:cs="Times New Roman"/>
        </w:rPr>
        <w:t>ivkin</w:t>
      </w:r>
      <w:del w:id="217" w:author="James Santangelo" w:date="2018-03-16T09:28:00Z">
        <w:r w:rsidR="00B80D94" w:rsidDel="007804F0">
          <w:rPr>
            <w:rFonts w:ascii="Times New Roman" w:hAnsi="Times New Roman" w:cs="Times New Roman"/>
          </w:rPr>
          <w:delText xml:space="preserve"> and</w:delText>
        </w:r>
      </w:del>
      <w:ins w:id="218" w:author="James Santangelo" w:date="2018-03-16T09:28:00Z">
        <w:r w:rsidR="007804F0">
          <w:rPr>
            <w:rFonts w:ascii="Times New Roman" w:hAnsi="Times New Roman" w:cs="Times New Roman"/>
          </w:rPr>
          <w:t>,</w:t>
        </w:r>
      </w:ins>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ins w:id="219" w:author="James Santangelo" w:date="2018-03-16T09:28:00Z">
        <w:r w:rsidR="007804F0">
          <w:rPr>
            <w:rFonts w:ascii="Times New Roman" w:hAnsi="Times New Roman" w:cs="Times New Roman"/>
          </w:rPr>
          <w:t xml:space="preserve"> and two anonymous reviewers</w:t>
        </w:r>
      </w:ins>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w:t>
      </w:r>
      <w:commentRangeStart w:id="220"/>
      <w:commentRangeStart w:id="221"/>
      <w:r w:rsidR="00B2487C">
        <w:rPr>
          <w:rFonts w:ascii="Times New Roman" w:hAnsi="Times New Roman" w:cs="Times New Roman"/>
          <w:color w:val="000000" w:themeColor="text1"/>
        </w:rPr>
        <w:t xml:space="preserve">HPCNODE1 </w:t>
      </w:r>
      <w:commentRangeEnd w:id="220"/>
      <w:r w:rsidR="000766AE">
        <w:rPr>
          <w:rStyle w:val="CommentReference"/>
        </w:rPr>
        <w:commentReference w:id="220"/>
      </w:r>
      <w:commentRangeEnd w:id="221"/>
      <w:r w:rsidR="006C5BE3">
        <w:rPr>
          <w:rStyle w:val="CommentReference"/>
        </w:rPr>
        <w:commentReference w:id="221"/>
      </w:r>
      <w:ins w:id="222" w:author="James Santangelo" w:date="2018-03-21T12:27:00Z">
        <w:r w:rsidR="006C5BE3">
          <w:rPr>
            <w:rFonts w:ascii="Times New Roman" w:hAnsi="Times New Roman" w:cs="Times New Roman"/>
            <w:color w:val="000000" w:themeColor="text1"/>
          </w:rPr>
          <w:t xml:space="preserve">and Brian Novogradac </w:t>
        </w:r>
      </w:ins>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ins w:id="223" w:author="James Santangelo" w:date="2018-03-21T12:27:00Z">
        <w:r w:rsidR="006C5BE3">
          <w:rPr>
            <w:rFonts w:ascii="Times New Roman" w:hAnsi="Times New Roman" w:cs="Times New Roman"/>
            <w:color w:val="000000" w:themeColor="text1"/>
          </w:rPr>
          <w:t xml:space="preserve">and expertise </w:t>
        </w:r>
      </w:ins>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2E1F4D76"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xml:space="preserve">, 219–220. </w:t>
      </w:r>
    </w:p>
    <w:p w14:paraId="522CD2AF" w14:textId="5ECFEDF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Princeton University Press.</w:t>
      </w:r>
      <w:r w:rsidR="00DD20C5">
        <w:rPr>
          <w:rFonts w:ascii="Times New Roman" w:hAnsi="Times New Roman" w:cs="Times New Roman"/>
          <w:noProof/>
          <w:lang w:val="en-US"/>
        </w:rPr>
        <w:t xml:space="preserve"> Princeton, NJ.</w:t>
      </w:r>
      <w:r w:rsidRPr="00843EC4">
        <w:rPr>
          <w:rFonts w:ascii="Times New Roman" w:hAnsi="Times New Roman" w:cs="Times New Roman"/>
          <w:noProof/>
          <w:lang w:val="en-US"/>
        </w:rPr>
        <w:t xml:space="preserve">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01EB620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xml:space="preserve">, 277–284. </w:t>
      </w:r>
    </w:p>
    <w:p w14:paraId="5BA9C0B8" w14:textId="3E1BE52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w:t>
      </w:r>
    </w:p>
    <w:p w14:paraId="1A534CD4" w14:textId="4E32BD5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w:t>
      </w:r>
      <w:r w:rsidR="00DD20C5">
        <w:rPr>
          <w:rFonts w:ascii="Times New Roman" w:hAnsi="Times New Roman" w:cs="Times New Roman"/>
          <w:noProof/>
          <w:lang w:val="en-US"/>
        </w:rPr>
        <w:t>d</w:t>
      </w:r>
      <w:r w:rsidRPr="00843EC4">
        <w:rPr>
          <w:rFonts w:ascii="Times New Roman" w:hAnsi="Times New Roman" w:cs="Times New Roman"/>
          <w:noProof/>
          <w:lang w:val="en-US"/>
        </w:rPr>
        <w:t xml:space="preserve">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w:t>
      </w:r>
    </w:p>
    <w:p w14:paraId="08B72FC5" w14:textId="0B97A1A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Vasemägi A. 2006 The adaptive hypothesis of clinal variation revisited:</w:t>
      </w:r>
      <w:r w:rsidR="00DD20C5">
        <w:rPr>
          <w:rFonts w:ascii="Times New Roman" w:hAnsi="Times New Roman" w:cs="Times New Roman"/>
          <w:noProof/>
          <w:lang w:val="en-US"/>
        </w:rPr>
        <w:t xml:space="preserve"> </w:t>
      </w:r>
      <w:r w:rsidRPr="00843EC4">
        <w:rPr>
          <w:rFonts w:ascii="Times New Roman" w:hAnsi="Times New Roman" w:cs="Times New Roman"/>
          <w:noProof/>
          <w:lang w:val="en-US"/>
        </w:rPr>
        <w:t xml:space="preserve">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xml:space="preserve">, 2411–2414. </w:t>
      </w:r>
    </w:p>
    <w:p w14:paraId="76B0485E" w14:textId="69796FD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w:t>
      </w:r>
      <w:r w:rsidR="00DD20C5">
        <w:rPr>
          <w:rFonts w:ascii="Times New Roman" w:hAnsi="Times New Roman" w:cs="Times New Roman"/>
          <w:noProof/>
          <w:lang w:val="en-US"/>
        </w:rPr>
        <w:t>e</w:t>
      </w:r>
      <w:r w:rsidRPr="00843EC4">
        <w:rPr>
          <w:rFonts w:ascii="Times New Roman" w:hAnsi="Times New Roman" w:cs="Times New Roman"/>
          <w:noProof/>
          <w:lang w:val="en-US"/>
        </w:rPr>
        <w:t xml:space="preserv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xml:space="preserve">, 1999–2017. </w:t>
      </w:r>
    </w:p>
    <w:p w14:paraId="63D53A01" w14:textId="72C4380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w:t>
      </w:r>
    </w:p>
    <w:p w14:paraId="061F1BF2" w14:textId="6CA7970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w:t>
      </w:r>
    </w:p>
    <w:p w14:paraId="727FD5BF" w14:textId="715AC89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w:t>
      </w:r>
      <w:r w:rsidRPr="00BE5076">
        <w:rPr>
          <w:rFonts w:ascii="Times New Roman" w:hAnsi="Times New Roman" w:cs="Times New Roman"/>
          <w:i/>
          <w:noProof/>
          <w:lang w:val="en-US"/>
        </w:rPr>
        <w:t>Eichhornia paniculata</w:t>
      </w:r>
      <w:r w:rsidRPr="00843EC4">
        <w:rPr>
          <w:rFonts w:ascii="Times New Roman" w:hAnsi="Times New Roman" w:cs="Times New Roman"/>
          <w:noProof/>
          <w:lang w:val="en-US"/>
        </w:rPr>
        <w:t xml:space="preserve"> </w:t>
      </w:r>
      <w:r w:rsidRPr="00843EC4">
        <w:rPr>
          <w:rFonts w:ascii="Times New Roman" w:hAnsi="Times New Roman" w:cs="Times New Roman"/>
          <w:noProof/>
          <w:lang w:val="en-US"/>
        </w:rPr>
        <w:lastRenderedPageBreak/>
        <w:t xml:space="preserve">(Pontederiaceae). </w:t>
      </w:r>
      <w:r w:rsidRPr="00843EC4">
        <w:rPr>
          <w:rFonts w:ascii="Times New Roman" w:hAnsi="Times New Roman" w:cs="Times New Roman"/>
          <w:i/>
          <w:iCs/>
          <w:noProof/>
          <w:lang w:val="en-US"/>
        </w:rPr>
        <w:t xml:space="preserve">Evolution </w:t>
      </w:r>
      <w:r w:rsidRPr="00843EC4">
        <w:rPr>
          <w:rFonts w:ascii="Times New Roman" w:hAnsi="Times New Roman" w:cs="Times New Roman"/>
          <w:b/>
          <w:bCs/>
          <w:noProof/>
          <w:lang w:val="en-US"/>
        </w:rPr>
        <w:t>43</w:t>
      </w:r>
      <w:r w:rsidRPr="00843EC4">
        <w:rPr>
          <w:rFonts w:ascii="Times New Roman" w:hAnsi="Times New Roman" w:cs="Times New Roman"/>
          <w:noProof/>
          <w:lang w:val="en-US"/>
        </w:rPr>
        <w:t xml:space="preserve">, 1398–1416. </w:t>
      </w:r>
    </w:p>
    <w:p w14:paraId="2D38017D" w14:textId="42CD51B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w:t>
      </w:r>
    </w:p>
    <w:p w14:paraId="589DF10D" w14:textId="763226D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w:t>
      </w:r>
    </w:p>
    <w:p w14:paraId="3E3554FE" w14:textId="7D0822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w:t>
      </w:r>
    </w:p>
    <w:p w14:paraId="1F0A62E0" w14:textId="4D5991E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w:t>
      </w:r>
    </w:p>
    <w:p w14:paraId="6C7FF39A" w14:textId="5FA5947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w:t>
      </w:r>
    </w:p>
    <w:p w14:paraId="03B15F0C" w14:textId="5E115B3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569B214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w:t>
      </w:r>
    </w:p>
    <w:p w14:paraId="79F267C6" w14:textId="1BC3413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4242–4254. </w:t>
      </w:r>
    </w:p>
    <w:p w14:paraId="6384121C" w14:textId="2CA8F81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xml:space="preserve">, 546–564. </w:t>
      </w:r>
    </w:p>
    <w:p w14:paraId="5CB7ADB0" w14:textId="6941D3B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599–606. </w:t>
      </w:r>
    </w:p>
    <w:p w14:paraId="0D8F19E6" w14:textId="1D649D2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xml:space="preserve">, 20162180. </w:t>
      </w:r>
    </w:p>
    <w:p w14:paraId="45E141AE" w14:textId="37EEA4E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lastRenderedPageBreak/>
        <w:t>24.</w:t>
      </w:r>
      <w:r w:rsidRPr="00843EC4">
        <w:rPr>
          <w:rFonts w:ascii="Times New Roman" w:hAnsi="Times New Roman" w:cs="Times New Roman"/>
          <w:noProof/>
          <w:lang w:val="en-US"/>
        </w:rPr>
        <w:tab/>
        <w:t xml:space="preserve">Alleaume-Benharira M, Pen IR, Ronce O. 2006 Geographical patterns of adaptation 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203–215. </w:t>
      </w:r>
    </w:p>
    <w:p w14:paraId="6DA181BB" w14:textId="1B3B8BA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w:t>
      </w:r>
      <w:r w:rsidR="00DD20C5">
        <w:rPr>
          <w:rFonts w:ascii="Times New Roman" w:hAnsi="Times New Roman" w:cs="Times New Roman"/>
          <w:i/>
          <w:iCs/>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xml:space="preserve">, 458–472. </w:t>
      </w:r>
    </w:p>
    <w:p w14:paraId="67FAD4BF" w14:textId="0EF3858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Johnson MTJ, Prashad C, Nelson A, Lavoignat M, Saini H. 2018 Contrasting the effects of natural selection, genetic drift and gene flow on urban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2F5578E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xml:space="preserve">, 307–330. </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6BC86ED7" w14:textId="7D0B59D4" w:rsidR="00BE5076" w:rsidRPr="00BE5076" w:rsidRDefault="00843EC4"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r>
      <w:r w:rsidR="00DD20C5">
        <w:rPr>
          <w:rFonts w:ascii="Times New Roman" w:hAnsi="Times New Roman" w:cs="Times New Roman"/>
          <w:noProof/>
          <w:lang w:val="en-US"/>
        </w:rPr>
        <w:t>R Core Team</w:t>
      </w:r>
      <w:r w:rsidRPr="00843EC4">
        <w:rPr>
          <w:rFonts w:ascii="Times New Roman" w:hAnsi="Times New Roman" w:cs="Times New Roman"/>
          <w:noProof/>
          <w:lang w:val="en-US"/>
        </w:rPr>
        <w:t xml:space="preserve">. 2017 R: A Language and Environment for Statistical Computing. </w:t>
      </w:r>
      <w:r w:rsidR="00BE5076" w:rsidRPr="00BE5076">
        <w:rPr>
          <w:rFonts w:ascii="Times New Roman" w:hAnsi="Times New Roman" w:cs="Times New Roman"/>
          <w:noProof/>
          <w:lang w:val="en-US"/>
        </w:rPr>
        <w:t>R</w:t>
      </w:r>
    </w:p>
    <w:p w14:paraId="2E6A463F" w14:textId="6B1F7F2B" w:rsidR="00843EC4" w:rsidRPr="00843EC4" w:rsidRDefault="00BE5076"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BE5076">
        <w:rPr>
          <w:rFonts w:ascii="Times New Roman" w:hAnsi="Times New Roman" w:cs="Times New Roman"/>
          <w:noProof/>
          <w:lang w:val="en-US"/>
        </w:rPr>
        <w:t xml:space="preserve">  </w:t>
      </w:r>
      <w:r>
        <w:rPr>
          <w:rFonts w:ascii="Times New Roman" w:hAnsi="Times New Roman" w:cs="Times New Roman"/>
          <w:noProof/>
          <w:lang w:val="en-US"/>
        </w:rPr>
        <w:tab/>
      </w:r>
      <w:r w:rsidRPr="00BE5076">
        <w:rPr>
          <w:rFonts w:ascii="Times New Roman" w:hAnsi="Times New Roman" w:cs="Times New Roman"/>
          <w:noProof/>
          <w:lang w:val="en-US"/>
        </w:rPr>
        <w:t>Foundation for Statistical Computing, Vienna, Austria. URL https://www.R-project.org/.</w:t>
      </w:r>
    </w:p>
    <w:p w14:paraId="3E159CA1" w14:textId="51AB132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II. World distribution. </w:t>
      </w:r>
      <w:r w:rsidRPr="00843EC4">
        <w:rPr>
          <w:rFonts w:ascii="Times New Roman" w:hAnsi="Times New Roman" w:cs="Times New Roman"/>
          <w:i/>
          <w:iCs/>
          <w:noProof/>
          <w:lang w:val="en-US"/>
        </w:rPr>
        <w:t>Heredity</w:t>
      </w:r>
      <w:r w:rsidR="00BE5076">
        <w:rPr>
          <w:rFonts w:ascii="Times New Roman" w:hAnsi="Times New Roman" w:cs="Times New Roman"/>
          <w:i/>
          <w:iCs/>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w:t>
      </w:r>
    </w:p>
    <w:p w14:paraId="5E2699BD" w14:textId="71A4070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61–78. </w:t>
      </w:r>
    </w:p>
    <w:p w14:paraId="09E4CBEB" w14:textId="06108A1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377–384. </w:t>
      </w:r>
    </w:p>
    <w:p w14:paraId="296FAB32" w14:textId="76CEFD5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xml:space="preserve">, 291–293. </w:t>
      </w:r>
    </w:p>
    <w:p w14:paraId="3C07792D" w14:textId="522F033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w:t>
      </w:r>
    </w:p>
    <w:p w14:paraId="05C08F4A" w14:textId="709B5DA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Kooyers NJ, Olsen KM. 2012 Rapid evolution of an adaptive cyanogenesis cline in 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2455–2468. </w:t>
      </w:r>
    </w:p>
    <w:p w14:paraId="4745B87D" w14:textId="4231E44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Kooyers NJ, Olsen KM. 2013 Searching for the bull’s eye: agents and targets of selection vary among geographically disparate cyanogenesis clines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xml:space="preserve">, 495–504. </w:t>
      </w:r>
    </w:p>
    <w:p w14:paraId="58C36C80" w14:textId="0F103DA9"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Kooyers NJ, Gage LR, Al-Lozi A, Olsen KM. 2014 Aridity shapes cyanogenesis cline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xml:space="preserve">, 1053–1070. </w:t>
      </w:r>
    </w:p>
    <w:p w14:paraId="5C264337" w14:textId="7D1A2E2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w:t>
      </w:r>
      <w:r w:rsidRPr="00BE5076">
        <w:rPr>
          <w:rFonts w:ascii="Times New Roman" w:hAnsi="Times New Roman" w:cs="Times New Roman"/>
          <w:i/>
          <w:noProof/>
          <w:lang w:val="en-US"/>
        </w:rPr>
        <w:t xml:space="preserve">Trifolium </w:t>
      </w:r>
      <w:r w:rsidRPr="00BE5076">
        <w:rPr>
          <w:rFonts w:ascii="Times New Roman" w:hAnsi="Times New Roman" w:cs="Times New Roman"/>
          <w:i/>
          <w:noProof/>
          <w:lang w:val="en-US"/>
        </w:rPr>
        <w:lastRenderedPageBreak/>
        <w:t>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118.</w:t>
      </w:r>
    </w:p>
    <w:p w14:paraId="42ED7138" w14:textId="5A0B0E3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9.</w:t>
      </w:r>
      <w:r w:rsidRPr="00843EC4">
        <w:rPr>
          <w:rFonts w:ascii="Times New Roman" w:hAnsi="Times New Roman" w:cs="Times New Roman"/>
          <w:noProof/>
          <w:lang w:val="en-US"/>
        </w:rPr>
        <w:tab/>
        <w:t xml:space="preserve">Daday H. 1965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V. Mechanism of natural selection.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xml:space="preserve">, 355–365. </w:t>
      </w:r>
    </w:p>
    <w:p w14:paraId="2A1D3BD3" w14:textId="3831C91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xml:space="preserve">, 308–309. </w:t>
      </w:r>
    </w:p>
    <w:p w14:paraId="3E8CD642" w14:textId="68FD5C9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xml:space="preserve">, 552–564. </w:t>
      </w:r>
    </w:p>
    <w:p w14:paraId="3C047C31" w14:textId="1A522F6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BE5076">
        <w:rPr>
          <w:rFonts w:ascii="Times New Roman" w:hAnsi="Times New Roman" w:cs="Times New Roman"/>
          <w:iCs/>
          <w:noProof/>
          <w:lang w:val="en-US"/>
        </w:rPr>
        <w:t>Experimental studies on the nature of species. III. Environmental responses of climatic races of</w:t>
      </w:r>
      <w:r w:rsidRPr="00843EC4">
        <w:rPr>
          <w:rFonts w:ascii="Times New Roman" w:hAnsi="Times New Roman" w:cs="Times New Roman"/>
          <w:i/>
          <w:iCs/>
          <w:noProof/>
          <w:lang w:val="en-US"/>
        </w:rPr>
        <w:t xml:space="preserve"> Achillea</w:t>
      </w:r>
      <w:r w:rsidRPr="00843EC4">
        <w:rPr>
          <w:rFonts w:ascii="Times New Roman" w:hAnsi="Times New Roman" w:cs="Times New Roman"/>
          <w:noProof/>
          <w:lang w:val="en-US"/>
        </w:rPr>
        <w:t xml:space="preserve">. Washington, DC: Carnegie Institution of Washington. </w:t>
      </w:r>
    </w:p>
    <w:p w14:paraId="131D31F4" w14:textId="59F45EC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w:t>
      </w:r>
      <w:r w:rsidR="00BE5076">
        <w:rPr>
          <w:rFonts w:ascii="Times New Roman" w:hAnsi="Times New Roman" w:cs="Times New Roman"/>
          <w:noProof/>
          <w:lang w:val="en-US"/>
        </w:rPr>
        <w:t>t</w:t>
      </w:r>
      <w:r w:rsidRPr="00843EC4">
        <w:rPr>
          <w:rFonts w:ascii="Times New Roman" w:hAnsi="Times New Roman" w:cs="Times New Roman"/>
          <w:noProof/>
          <w:lang w:val="en-US"/>
        </w:rPr>
        <w:t xml:space="preserve">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xml:space="preserve">, 1170–1188. </w:t>
      </w:r>
    </w:p>
    <w:p w14:paraId="6212226C" w14:textId="1900467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 xml:space="preserve">Science </w:t>
      </w:r>
      <w:r w:rsidR="00BE5076">
        <w:rPr>
          <w:rFonts w:ascii="Times New Roman" w:hAnsi="Times New Roman" w:cs="Times New Roman"/>
          <w:b/>
          <w:iCs/>
          <w:noProof/>
          <w:lang w:val="en-US"/>
        </w:rPr>
        <w:t xml:space="preserve">358, </w:t>
      </w:r>
      <w:r w:rsidR="00BE5076" w:rsidRPr="00BE5076">
        <w:rPr>
          <w:rFonts w:ascii="Times New Roman" w:hAnsi="Times New Roman" w:cs="Times New Roman"/>
          <w:iCs/>
          <w:noProof/>
          <w:lang w:val="en-US"/>
        </w:rPr>
        <w:t>eeam</w:t>
      </w:r>
      <w:r w:rsidRPr="00BE5076">
        <w:rPr>
          <w:rFonts w:ascii="Times New Roman" w:hAnsi="Times New Roman" w:cs="Times New Roman"/>
          <w:bCs/>
          <w:noProof/>
          <w:lang w:val="en-US"/>
        </w:rPr>
        <w:t>8327</w:t>
      </w:r>
      <w:r w:rsidRPr="00843EC4">
        <w:rPr>
          <w:rFonts w:ascii="Times New Roman" w:hAnsi="Times New Roman" w:cs="Times New Roman"/>
          <w:noProof/>
          <w:lang w:val="en-US"/>
        </w:rPr>
        <w:t xml:space="preserve">. </w:t>
      </w:r>
    </w:p>
    <w:p w14:paraId="6CBF7FB2" w14:textId="3A9B7EA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w:t>
      </w:r>
    </w:p>
    <w:p w14:paraId="0992B02D" w14:textId="7A575E9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Munshi-South J. 2012 Urban landscape genetics: Canopy cover predicts gene flow 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1360–1378. </w:t>
      </w:r>
    </w:p>
    <w:p w14:paraId="5B7D6006" w14:textId="04D53D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xml:space="preserve">, 247–260. </w:t>
      </w:r>
    </w:p>
    <w:p w14:paraId="73D9B06D" w14:textId="2B4A005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xml:space="preserve">, 787–792. </w:t>
      </w:r>
    </w:p>
    <w:p w14:paraId="0152352C" w14:textId="6FE5FDC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0459CB72"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del w:id="224" w:author="James Santangelo" w:date="2018-03-14T18:16:00Z">
        <w:r w:rsidRPr="00CB0ADF" w:rsidDel="004F5B67">
          <w:rPr>
            <w:rFonts w:ascii="Times New Roman" w:hAnsi="Times New Roman" w:cs="Times New Roman"/>
          </w:rPr>
          <w:delText>diamonds</w:delText>
        </w:r>
        <w:r w:rsidR="004F5B67" w:rsidDel="004F5B67">
          <w:rPr>
            <w:rFonts w:ascii="Times New Roman" w:hAnsi="Times New Roman" w:cs="Times New Roman"/>
          </w:rPr>
          <w:delText xml:space="preserve"> </w:delText>
        </w:r>
      </w:del>
      <w:ins w:id="225" w:author="James Santangelo" w:date="2018-03-14T18:16:00Z">
        <w:r w:rsidR="004F5B67">
          <w:rPr>
            <w:rFonts w:ascii="Times New Roman" w:hAnsi="Times New Roman" w:cs="Times New Roman"/>
          </w:rPr>
          <w:t>circles with solid line</w:t>
        </w:r>
      </w:ins>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del w:id="226" w:author="James Santangelo" w:date="2018-03-14T18:17:00Z">
        <w:r w:rsidRPr="00CB0ADF" w:rsidDel="004F5B67">
          <w:rPr>
            <w:rFonts w:ascii="Times New Roman" w:hAnsi="Times New Roman" w:cs="Times New Roman"/>
          </w:rPr>
          <w:delText>triangle</w:delText>
        </w:r>
      </w:del>
      <w:ins w:id="227" w:author="James Santangelo" w:date="2018-03-14T18:17:00Z">
        <w:r w:rsidR="004F5B67">
          <w:rPr>
            <w:rFonts w:ascii="Times New Roman" w:hAnsi="Times New Roman" w:cs="Times New Roman"/>
          </w:rPr>
          <w:t xml:space="preserve">squares </w:t>
        </w:r>
      </w:ins>
      <w:ins w:id="228" w:author="James Santangelo" w:date="2018-03-14T18:16:00Z">
        <w:r w:rsidR="004F5B67">
          <w:rPr>
            <w:rFonts w:ascii="Times New Roman" w:hAnsi="Times New Roman" w:cs="Times New Roman"/>
          </w:rPr>
          <w:t xml:space="preserve">with </w:t>
        </w:r>
      </w:ins>
      <w:ins w:id="229" w:author="James Santangelo" w:date="2018-03-14T18:17:00Z">
        <w:r w:rsidR="004F5B67">
          <w:rPr>
            <w:rFonts w:ascii="Times New Roman" w:hAnsi="Times New Roman" w:cs="Times New Roman"/>
          </w:rPr>
          <w:t>dotted</w:t>
        </w:r>
      </w:ins>
      <w:ins w:id="230" w:author="James Santangelo" w:date="2018-03-14T18:16:00Z">
        <w:r w:rsidR="004F5B67">
          <w:rPr>
            <w:rFonts w:ascii="Times New Roman" w:hAnsi="Times New Roman" w:cs="Times New Roman"/>
          </w:rPr>
          <w:t xml:space="preserve"> line</w:t>
        </w:r>
      </w:ins>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del w:id="231" w:author="James Santangelo" w:date="2018-03-14T18:17:00Z">
        <w:r w:rsidRPr="00CB0ADF" w:rsidDel="004F5B67">
          <w:rPr>
            <w:rFonts w:ascii="Times New Roman" w:hAnsi="Times New Roman" w:cs="Times New Roman"/>
          </w:rPr>
          <w:delText xml:space="preserve">inverted </w:delText>
        </w:r>
      </w:del>
      <w:ins w:id="232" w:author="James Santangelo" w:date="2018-03-14T18:17:00Z">
        <w:r w:rsidR="004F5B67">
          <w:rPr>
            <w:rFonts w:ascii="Times New Roman" w:hAnsi="Times New Roman" w:cs="Times New Roman"/>
          </w:rPr>
          <w:t>diamond</w:t>
        </w:r>
        <w:r w:rsidR="004F5B67" w:rsidRPr="00CB0ADF">
          <w:rPr>
            <w:rFonts w:ascii="Times New Roman" w:hAnsi="Times New Roman" w:cs="Times New Roman"/>
          </w:rPr>
          <w:t xml:space="preserve"> </w:t>
        </w:r>
      </w:ins>
      <w:r w:rsidRPr="00CB0ADF">
        <w:rPr>
          <w:rFonts w:ascii="Times New Roman" w:hAnsi="Times New Roman" w:cs="Times New Roman"/>
        </w:rPr>
        <w:t>triangle</w:t>
      </w:r>
      <w:ins w:id="233" w:author="James Santangelo" w:date="2018-03-14T18:16:00Z">
        <w:r w:rsidR="004F5B67">
          <w:rPr>
            <w:rFonts w:ascii="Times New Roman" w:hAnsi="Times New Roman" w:cs="Times New Roman"/>
          </w:rPr>
          <w:t xml:space="preserve"> </w:t>
        </w:r>
      </w:ins>
      <w:ins w:id="234" w:author="James Santangelo" w:date="2018-03-14T18:17:00Z">
        <w:r w:rsidR="004F5B67">
          <w:rPr>
            <w:rFonts w:ascii="Times New Roman" w:hAnsi="Times New Roman" w:cs="Times New Roman"/>
          </w:rPr>
          <w:t>with dashed line</w:t>
        </w:r>
      </w:ins>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ins w:id="235" w:author="James Santangelo" w:date="2018-03-14T18:17:00Z">
        <w:r w:rsidR="004F5B67">
          <w:rPr>
            <w:rFonts w:ascii="Times New Roman" w:hAnsi="Times New Roman" w:cs="Times New Roman"/>
          </w:rPr>
          <w:t xml:space="preserve"> with dashed line</w:t>
        </w:r>
      </w:ins>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ins w:id="236" w:author="James Santangelo" w:date="2018-03-14T18:17:00Z">
        <w:r w:rsidR="004F5B67">
          <w:rPr>
            <w:rFonts w:ascii="Times New Roman" w:hAnsi="Times New Roman" w:cs="Times New Roman"/>
          </w:rPr>
          <w:t xml:space="preserve"> with solid line</w:t>
        </w:r>
      </w:ins>
      <w:r w:rsidRPr="00CB0ADF">
        <w:rPr>
          <w:rFonts w:ascii="Times New Roman" w:hAnsi="Times New Roman" w:cs="Times New Roman"/>
        </w:rPr>
        <w:t>) clines</w:t>
      </w:r>
      <w:ins w:id="237" w:author="James Santangelo" w:date="2018-03-13T17:14:00Z">
        <w:r w:rsidR="0043520E">
          <w:rPr>
            <w:rFonts w:ascii="Times New Roman" w:hAnsi="Times New Roman" w:cs="Times New Roman"/>
          </w:rPr>
          <w:t xml:space="preserve"> under varying strengths of drift, simulated by varying the minimum urban population size</w:t>
        </w:r>
      </w:ins>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ins w:id="238" w:author="James Santangelo" w:date="2018-03-14T16:20:00Z">
        <w:r w:rsidR="00301E34">
          <w:rPr>
            <w:rFonts w:ascii="Times New Roman" w:hAnsi="Times New Roman" w:cs="Times New Roman"/>
          </w:rPr>
          <w:t xml:space="preserve">(i.e. drift scenario 1) </w:t>
        </w:r>
      </w:ins>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mes Santangelo" w:date="2018-03-13T08:25:00Z" w:initials="MOU">
    <w:p w14:paraId="7881D8B7" w14:textId="636F43FC" w:rsidR="00A95C65" w:rsidRDefault="00A95C65">
      <w:pPr>
        <w:pStyle w:val="CommentText"/>
      </w:pPr>
      <w:r>
        <w:rPr>
          <w:rStyle w:val="CommentReference"/>
        </w:rPr>
        <w:annotationRef/>
      </w:r>
      <w:r>
        <w:t>Suggested by reviewer 1. Rob and I prefer “modern” over “contemporary”</w:t>
      </w:r>
    </w:p>
  </w:comment>
  <w:comment w:id="9" w:author="James Santangelo" w:date="2018-03-21T12:30:00Z" w:initials="MOU">
    <w:p w14:paraId="1BFC06A9" w14:textId="49D926D3" w:rsidR="00DD20C5" w:rsidRDefault="00DD20C5">
      <w:pPr>
        <w:pStyle w:val="CommentText"/>
      </w:pPr>
      <w:r>
        <w:rPr>
          <w:rStyle w:val="CommentReference"/>
        </w:rPr>
        <w:annotationRef/>
      </w:r>
      <w:r>
        <w:t xml:space="preserve">Ken had the comment that after reading the abstract he thought: “Hmmm…so it’s all drift”. Only after reading the discussion did he realize we discuss the lack of neutral clines that suggest cyanogenesis clines are likely adaptive. Any thoughts on how (or whether) we could revise the wording in the abstract to prevent misleading readers familiar with the system that drift </w:t>
      </w:r>
      <w:r w:rsidRPr="00352E2B">
        <w:rPr>
          <w:b/>
        </w:rPr>
        <w:t>is</w:t>
      </w:r>
      <w:r>
        <w:t xml:space="preserve"> responsible for HCN producing clines, despite the fact that it </w:t>
      </w:r>
      <w:r>
        <w:rPr>
          <w:b/>
        </w:rPr>
        <w:t xml:space="preserve">can </w:t>
      </w:r>
      <w:r>
        <w:t>produce clines?</w:t>
      </w:r>
    </w:p>
  </w:comment>
  <w:comment w:id="10" w:author="James Santangelo" w:date="2018-03-21T12:31:00Z" w:initials="MOU">
    <w:p w14:paraId="3B6436D6" w14:textId="7711FE3C" w:rsidR="00DD20C5" w:rsidRDefault="00DD20C5">
      <w:pPr>
        <w:pStyle w:val="CommentText"/>
      </w:pPr>
      <w:r>
        <w:rPr>
          <w:rStyle w:val="CommentReference"/>
        </w:rPr>
        <w:annotationRef/>
      </w:r>
      <w:r>
        <w:t>Rob: We don’t get clines at neutral loci – you want to rule out nonadaptive explanations from drift  - maybe “ ..should generate null models of phenotypic change based on the genetic architecture underlying focal traits…” or something</w:t>
      </w:r>
    </w:p>
  </w:comment>
  <w:comment w:id="11" w:author="James Santangelo" w:date="2018-03-21T12:31:00Z" w:initials="MOU">
    <w:p w14:paraId="08CC1931" w14:textId="1EED1D56" w:rsidR="00DD20C5" w:rsidRDefault="00DD20C5">
      <w:pPr>
        <w:pStyle w:val="CommentText"/>
      </w:pPr>
      <w:r>
        <w:rPr>
          <w:rStyle w:val="CommentReference"/>
        </w:rPr>
        <w:annotationRef/>
      </w:r>
      <w:r>
        <w:t>After thinking on Ken’s comment a bit more I am not too concerned. He is approaching this paper as someone who knows the cyanogenesis story really well but this will not be true for most readers. Given that we are only using HCN as a model to test broader questions about the effects of drift on evolution of phenotypic clines and not necessarily trying the explain the presence of urban-rural clines in HCN (although this is part of it), I am OK with the drift vs. selection discussion occurring in the Discussion. Marc, what are your thoughts?</w:t>
      </w:r>
    </w:p>
  </w:comment>
  <w:comment w:id="12" w:author="Marc Johnson" w:date="2018-03-21T22:11:00Z" w:initials="MJ">
    <w:p w14:paraId="06B36DF1" w14:textId="76E02437" w:rsidR="00631F5F" w:rsidRDefault="00631F5F">
      <w:pPr>
        <w:pStyle w:val="CommentText"/>
      </w:pPr>
      <w:r>
        <w:rPr>
          <w:rStyle w:val="CommentReference"/>
        </w:rPr>
        <w:annotationRef/>
      </w:r>
      <w:r>
        <w:t>Fine with it either way</w:t>
      </w:r>
    </w:p>
  </w:comment>
  <w:comment w:id="220" w:author="Rob Ness" w:date="2018-03-21T11:31:00Z" w:initials="RN">
    <w:p w14:paraId="5C2DED08" w14:textId="12241C08" w:rsidR="000766AE" w:rsidRDefault="000766AE">
      <w:pPr>
        <w:pStyle w:val="CommentText"/>
      </w:pPr>
      <w:r>
        <w:rPr>
          <w:rStyle w:val="CommentReference"/>
        </w:rPr>
        <w:annotationRef/>
      </w:r>
      <w:r>
        <w:t>Do you want to acknowledge Brian Novogradac? You don’t have to but he went above and beyond his job to help you get early access to the server etc. It's a feather in the cap of a guy we want to keep on our side. Think about it – I will leave it to you.</w:t>
      </w:r>
    </w:p>
  </w:comment>
  <w:comment w:id="221" w:author="James Santangelo" w:date="2018-03-21T12:28:00Z" w:initials="MOU">
    <w:p w14:paraId="7E30F36E" w14:textId="247C4D24" w:rsidR="006C5BE3" w:rsidRDefault="006C5BE3">
      <w:pPr>
        <w:pStyle w:val="CommentText"/>
      </w:pPr>
      <w:r>
        <w:rPr>
          <w:rStyle w:val="CommentReference"/>
        </w:rPr>
        <w:annotationRef/>
      </w:r>
      <w:r>
        <w:t xml:space="preserve">I think it’s a good id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81D8B7" w15:done="0"/>
  <w15:commentEx w15:paraId="1BFC06A9" w15:done="0"/>
  <w15:commentEx w15:paraId="3B6436D6" w15:paraIdParent="1BFC06A9" w15:done="0"/>
  <w15:commentEx w15:paraId="08CC1931" w15:paraIdParent="1BFC06A9" w15:done="0"/>
  <w15:commentEx w15:paraId="06B36DF1" w15:paraIdParent="1BFC06A9" w15:done="0"/>
  <w15:commentEx w15:paraId="5C2DED08" w15:done="0"/>
  <w15:commentEx w15:paraId="7E30F36E" w15:paraIdParent="5C2DED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81D8B7" w16cid:durableId="1E520972"/>
  <w16cid:commentId w16cid:paraId="1BFC06A9" w16cid:durableId="1E5CCEFA"/>
  <w16cid:commentId w16cid:paraId="3B6436D6" w16cid:durableId="1E5CCF0C"/>
  <w16cid:commentId w16cid:paraId="08CC1931" w16cid:durableId="1E5CCF22"/>
  <w16cid:commentId w16cid:paraId="06B36DF1" w16cid:durableId="1E5DF40D"/>
  <w16cid:commentId w16cid:paraId="5C2DED08" w16cid:durableId="1E5CC107"/>
  <w16cid:commentId w16cid:paraId="7E30F36E" w16cid:durableId="1E5CCE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B896B" w14:textId="77777777" w:rsidR="00C4558E" w:rsidRDefault="00C4558E">
      <w:r>
        <w:separator/>
      </w:r>
    </w:p>
  </w:endnote>
  <w:endnote w:type="continuationSeparator" w:id="0">
    <w:p w14:paraId="63D58CE0" w14:textId="77777777" w:rsidR="00C4558E" w:rsidRDefault="00C45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4D"/>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2A33">
      <w:rPr>
        <w:rStyle w:val="PageNumber"/>
        <w:noProof/>
      </w:rPr>
      <w:t>30</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AA3417" w14:textId="77777777" w:rsidR="00C4558E" w:rsidRDefault="00C4558E">
      <w:r>
        <w:separator/>
      </w:r>
    </w:p>
  </w:footnote>
  <w:footnote w:type="continuationSeparator" w:id="0">
    <w:p w14:paraId="36C980CD" w14:textId="77777777" w:rsidR="00C4558E" w:rsidRDefault="00C455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Marc Johnson">
    <w15:presenceInfo w15:providerId="None" w15:userId="Marc Johnson"/>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66AE"/>
    <w:rsid w:val="00077F22"/>
    <w:rsid w:val="000A2FE1"/>
    <w:rsid w:val="000A63E6"/>
    <w:rsid w:val="000B2C50"/>
    <w:rsid w:val="000C6745"/>
    <w:rsid w:val="000D12D9"/>
    <w:rsid w:val="000D475F"/>
    <w:rsid w:val="000F0387"/>
    <w:rsid w:val="000F2B5C"/>
    <w:rsid w:val="00103111"/>
    <w:rsid w:val="00110B09"/>
    <w:rsid w:val="00116984"/>
    <w:rsid w:val="00161906"/>
    <w:rsid w:val="00173A47"/>
    <w:rsid w:val="001A1846"/>
    <w:rsid w:val="001A52DA"/>
    <w:rsid w:val="001B25B3"/>
    <w:rsid w:val="001B2A33"/>
    <w:rsid w:val="001C12AC"/>
    <w:rsid w:val="001D01D3"/>
    <w:rsid w:val="001D4BD2"/>
    <w:rsid w:val="001D70A4"/>
    <w:rsid w:val="001D7CF4"/>
    <w:rsid w:val="001F2457"/>
    <w:rsid w:val="00212AC5"/>
    <w:rsid w:val="0021527B"/>
    <w:rsid w:val="00216540"/>
    <w:rsid w:val="00233D29"/>
    <w:rsid w:val="00235FBD"/>
    <w:rsid w:val="002371A8"/>
    <w:rsid w:val="002404D6"/>
    <w:rsid w:val="00242F52"/>
    <w:rsid w:val="00245592"/>
    <w:rsid w:val="002506BF"/>
    <w:rsid w:val="00252BBB"/>
    <w:rsid w:val="00267FD9"/>
    <w:rsid w:val="00277F5A"/>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01E3"/>
    <w:rsid w:val="00377791"/>
    <w:rsid w:val="00383524"/>
    <w:rsid w:val="0038674C"/>
    <w:rsid w:val="0039649B"/>
    <w:rsid w:val="003970AC"/>
    <w:rsid w:val="003A35C7"/>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5D63"/>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A5196"/>
    <w:rsid w:val="005B3701"/>
    <w:rsid w:val="005C0BFE"/>
    <w:rsid w:val="005C2FA6"/>
    <w:rsid w:val="005C3CCD"/>
    <w:rsid w:val="005C3D9D"/>
    <w:rsid w:val="005E539D"/>
    <w:rsid w:val="005E6F78"/>
    <w:rsid w:val="005F31D4"/>
    <w:rsid w:val="005F6992"/>
    <w:rsid w:val="006042B3"/>
    <w:rsid w:val="00615F0A"/>
    <w:rsid w:val="00625027"/>
    <w:rsid w:val="00631F5F"/>
    <w:rsid w:val="006351F8"/>
    <w:rsid w:val="00640CA6"/>
    <w:rsid w:val="00643CC7"/>
    <w:rsid w:val="00655610"/>
    <w:rsid w:val="00655BB1"/>
    <w:rsid w:val="00664759"/>
    <w:rsid w:val="006653AE"/>
    <w:rsid w:val="00682A61"/>
    <w:rsid w:val="006937D2"/>
    <w:rsid w:val="00695730"/>
    <w:rsid w:val="006B2E94"/>
    <w:rsid w:val="006B622C"/>
    <w:rsid w:val="006C381B"/>
    <w:rsid w:val="006C54A7"/>
    <w:rsid w:val="006C5BE3"/>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11311"/>
    <w:rsid w:val="009130DF"/>
    <w:rsid w:val="009152C4"/>
    <w:rsid w:val="009160AF"/>
    <w:rsid w:val="00954EB0"/>
    <w:rsid w:val="00966896"/>
    <w:rsid w:val="00971DAE"/>
    <w:rsid w:val="00973284"/>
    <w:rsid w:val="00980F78"/>
    <w:rsid w:val="009921BB"/>
    <w:rsid w:val="00993BF2"/>
    <w:rsid w:val="00993D47"/>
    <w:rsid w:val="009948C3"/>
    <w:rsid w:val="00997DCC"/>
    <w:rsid w:val="009A063B"/>
    <w:rsid w:val="009A2CD2"/>
    <w:rsid w:val="009A30E9"/>
    <w:rsid w:val="009A611C"/>
    <w:rsid w:val="009A6339"/>
    <w:rsid w:val="009B7797"/>
    <w:rsid w:val="009C0825"/>
    <w:rsid w:val="009D1711"/>
    <w:rsid w:val="009E401A"/>
    <w:rsid w:val="009E5537"/>
    <w:rsid w:val="009E7701"/>
    <w:rsid w:val="009F0863"/>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5606"/>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3CB4"/>
    <w:rsid w:val="00BD792B"/>
    <w:rsid w:val="00BE5076"/>
    <w:rsid w:val="00BE7827"/>
    <w:rsid w:val="00C1315B"/>
    <w:rsid w:val="00C14777"/>
    <w:rsid w:val="00C2020A"/>
    <w:rsid w:val="00C24E6C"/>
    <w:rsid w:val="00C2777D"/>
    <w:rsid w:val="00C35587"/>
    <w:rsid w:val="00C37A2C"/>
    <w:rsid w:val="00C4558E"/>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0C5"/>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5D9A"/>
    <w:rsid w:val="00F663CD"/>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customStyle="1" w:styleId="UnresolvedMention1">
    <w:name w:val="Unresolved Mention1"/>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663C6D5-41CB-5541-921A-2C58962F7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4049</Words>
  <Characters>194085</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3-22T13:21:00Z</dcterms:created>
  <dcterms:modified xsi:type="dcterms:W3CDTF">2018-03-2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